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3CEC74C" w14:textId="77777777" w:rsidR="001512B6" w:rsidRDefault="001512B6">
      <w:pPr>
        <w:pStyle w:val="Body"/>
        <w:spacing w:after="0" w:line="480" w:lineRule="auto"/>
        <w:rPr>
          <w:rFonts w:cs="Times New Roman"/>
          <w:b/>
        </w:rPr>
      </w:pPr>
    </w:p>
    <w:p w14:paraId="14A367EF" w14:textId="4138A560"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CB17E97" w14:textId="1C9485FF" w:rsidR="00132C97" w:rsidRDefault="00132C97" w:rsidP="00132C97">
      <w:pPr>
        <w:pStyle w:val="Body"/>
        <w:spacing w:after="0" w:line="480" w:lineRule="auto"/>
        <w:ind w:left="360" w:hanging="360"/>
        <w:rPr>
          <w:rFonts w:cs="Times New Roman"/>
          <w:lang w:val="en-CA"/>
        </w:rPr>
      </w:pPr>
      <w:r w:rsidRPr="00C020D6">
        <w:rPr>
          <w:rFonts w:cs="Times New Roman"/>
          <w:b/>
          <w:lang w:val="en-CA"/>
        </w:rPr>
        <w:t>Emails</w:t>
      </w:r>
      <w:r w:rsidRPr="00C020D6">
        <w:rPr>
          <w:rFonts w:cs="Times New Roman"/>
          <w:lang w:val="en-CA"/>
        </w:rPr>
        <w:t xml:space="preserve">: </w:t>
      </w:r>
      <w:hyperlink r:id="rId8" w:history="1">
        <w:r w:rsidRPr="00C020D6">
          <w:rPr>
            <w:rStyle w:val="Hyperlink"/>
            <w:rFonts w:cs="Times New Roman"/>
            <w:lang w:val="en-CA"/>
          </w:rPr>
          <w:t>richard.schuster@glel.carleton.ca</w:t>
        </w:r>
      </w:hyperlink>
      <w:r w:rsidRPr="00C020D6">
        <w:rPr>
          <w:rFonts w:cs="Times New Roman"/>
          <w:lang w:val="en-CA"/>
        </w:rPr>
        <w:t xml:space="preserve">; </w:t>
      </w:r>
      <w:hyperlink r:id="rId9" w:history="1">
        <w:r w:rsidRPr="00C020D6">
          <w:rPr>
            <w:rStyle w:val="Hyperlink"/>
            <w:rFonts w:cs="Times New Roman"/>
            <w:lang w:val="en-CA"/>
          </w:rPr>
          <w:t>jeffrey.hanson@uqconnect.edu.au</w:t>
        </w:r>
      </w:hyperlink>
      <w:r w:rsidRPr="00C020D6">
        <w:rPr>
          <w:rFonts w:cs="Times New Roman"/>
          <w:lang w:val="en-CA"/>
        </w:rPr>
        <w:t xml:space="preserve">; </w:t>
      </w:r>
      <w:hyperlink r:id="rId10" w:history="1">
        <w:r w:rsidRPr="00C020D6">
          <w:rPr>
            <w:rStyle w:val="Hyperlink"/>
            <w:rFonts w:cs="Times New Roman"/>
            <w:lang w:val="en-CA"/>
          </w:rPr>
          <w:t>mes335@cornell.edu</w:t>
        </w:r>
      </w:hyperlink>
      <w:r w:rsidRPr="00C020D6">
        <w:rPr>
          <w:rFonts w:cs="Times New Roman"/>
          <w:lang w:val="en-CA"/>
        </w:rPr>
        <w:t xml:space="preserve">; </w:t>
      </w:r>
      <w:hyperlink r:id="rId11" w:history="1">
        <w:r w:rsidRPr="00C020D6">
          <w:rPr>
            <w:rStyle w:val="Hyperlink"/>
            <w:rFonts w:cs="Times New Roman"/>
            <w:lang w:val="en-CA"/>
          </w:rPr>
          <w:t>JosephBennett@cunet.carleton.ca</w:t>
        </w:r>
      </w:hyperlink>
      <w:r w:rsidRPr="00C020D6">
        <w:rPr>
          <w:rFonts w:cs="Times New Roman"/>
          <w:lang w:val="en-CA"/>
        </w:rPr>
        <w:t xml:space="preserve"> </w:t>
      </w:r>
    </w:p>
    <w:p w14:paraId="08E5375F" w14:textId="4B86BD37" w:rsidR="00C84440" w:rsidRPr="00DE0C6C" w:rsidRDefault="00C84440" w:rsidP="00132C97">
      <w:pPr>
        <w:pStyle w:val="Body"/>
        <w:spacing w:after="0" w:line="480" w:lineRule="auto"/>
        <w:ind w:left="360" w:hanging="360"/>
        <w:rPr>
          <w:rFonts w:cs="Times New Roman"/>
          <w:lang w:val="en-CA"/>
        </w:rPr>
      </w:pPr>
      <w:r w:rsidRPr="00DE0C6C">
        <w:rPr>
          <w:rFonts w:cs="Times New Roman"/>
          <w:lang w:val="en-CA"/>
        </w:rPr>
        <w:t>*</w:t>
      </w:r>
      <w:r w:rsidR="00DE0C6C">
        <w:rPr>
          <w:rFonts w:cs="Times New Roman"/>
          <w:lang w:val="en-CA"/>
        </w:rPr>
        <w:t xml:space="preserve">Corresponding author: </w:t>
      </w:r>
      <w:r w:rsidR="00DE0C6C">
        <w:rPr>
          <w:rFonts w:cs="Times New Roman"/>
          <w:lang w:val="en-CA"/>
        </w:rPr>
        <w:t xml:space="preserve">Department of Biology, 1125 Colonel </w:t>
      </w:r>
      <w:proofErr w:type="gramStart"/>
      <w:r w:rsidR="00DE0C6C">
        <w:rPr>
          <w:rFonts w:cs="Times New Roman"/>
          <w:lang w:val="en-CA"/>
        </w:rPr>
        <w:t>By</w:t>
      </w:r>
      <w:proofErr w:type="gramEnd"/>
      <w:r w:rsidR="00DE0C6C">
        <w:rPr>
          <w:rFonts w:cs="Times New Roman"/>
          <w:lang w:val="en-CA"/>
        </w:rPr>
        <w:t xml:space="preserve"> Drive, Carleton University, Ottawa ON, K1S 5B6 Canada.</w:t>
      </w:r>
      <w:r w:rsidR="00DE0C6C">
        <w:rPr>
          <w:rFonts w:cs="Times New Roman"/>
          <w:lang w:val="en-CA"/>
        </w:rPr>
        <w:t xml:space="preserve"> Phone: +1 250 631 8324</w:t>
      </w: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489BAFE0" w14:textId="77777777" w:rsidR="00C84440" w:rsidRDefault="00C84440" w:rsidP="00015B69">
      <w:pPr>
        <w:pStyle w:val="Body"/>
        <w:spacing w:after="0" w:line="480" w:lineRule="auto"/>
        <w:ind w:left="360" w:hanging="360"/>
        <w:rPr>
          <w:rStyle w:val="None"/>
          <w:rFonts w:cs="Times New Roman"/>
          <w:b/>
          <w:bCs/>
          <w:lang w:val="en-CA"/>
        </w:rPr>
      </w:pPr>
    </w:p>
    <w:p w14:paraId="43393E1C" w14:textId="65FD7C70" w:rsidR="0056142A" w:rsidRPr="00015B69" w:rsidRDefault="00015B69" w:rsidP="00015B69">
      <w:pPr>
        <w:pStyle w:val="Body"/>
        <w:spacing w:after="0" w:line="480" w:lineRule="auto"/>
        <w:ind w:left="360" w:hanging="360"/>
        <w:rPr>
          <w:rStyle w:val="None"/>
          <w:rFonts w:cs="Times New Roman"/>
          <w:bCs/>
          <w:lang w:val="en-CA"/>
        </w:rPr>
      </w:pPr>
      <w:r w:rsidRPr="00015B69">
        <w:rPr>
          <w:rStyle w:val="None"/>
          <w:rFonts w:cs="Times New Roman"/>
          <w:b/>
          <w:bCs/>
          <w:lang w:val="en-CA"/>
        </w:rPr>
        <w:t xml:space="preserve">Running </w:t>
      </w:r>
      <w:r>
        <w:rPr>
          <w:rStyle w:val="None"/>
          <w:rFonts w:cs="Times New Roman"/>
          <w:b/>
          <w:bCs/>
          <w:lang w:val="en-CA"/>
        </w:rPr>
        <w:t>Title</w:t>
      </w:r>
      <w:r>
        <w:rPr>
          <w:rStyle w:val="None"/>
          <w:rFonts w:cs="Times New Roman"/>
          <w:bCs/>
          <w:lang w:val="en-CA"/>
        </w:rPr>
        <w:t xml:space="preserve">: </w:t>
      </w:r>
      <w:r w:rsidRPr="00015B69">
        <w:rPr>
          <w:rStyle w:val="None"/>
          <w:rFonts w:cs="Times New Roman"/>
          <w:bCs/>
          <w:lang w:val="en-CA"/>
        </w:rPr>
        <w:t>Solving conservation planning problems</w:t>
      </w:r>
    </w:p>
    <w:p w14:paraId="3047A63D" w14:textId="77777777" w:rsidR="00330F1D" w:rsidRDefault="00581800">
      <w:pPr>
        <w:pStyle w:val="Body"/>
        <w:spacing w:after="0" w:line="480" w:lineRule="auto"/>
        <w:ind w:left="360" w:hanging="360"/>
        <w:rPr>
          <w:rFonts w:cs="Times New Roman"/>
          <w:lang w:val="en-CA"/>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p>
    <w:p w14:paraId="06108CFF" w14:textId="763BF5DB" w:rsidR="0056142A" w:rsidRDefault="00330F1D" w:rsidP="00330F1D">
      <w:pPr>
        <w:pStyle w:val="Body"/>
        <w:spacing w:after="0" w:line="480" w:lineRule="auto"/>
      </w:pPr>
      <w:r w:rsidRPr="00330F1D">
        <w:rPr>
          <w:b/>
        </w:rPr>
        <w:t>Manuscript type</w:t>
      </w:r>
      <w:r>
        <w:t xml:space="preserve">: </w:t>
      </w:r>
      <w:r>
        <w:t>Letter</w:t>
      </w:r>
      <w:r>
        <w:t xml:space="preserve"> </w:t>
      </w:r>
    </w:p>
    <w:p w14:paraId="7553D41B" w14:textId="445C2DF4" w:rsidR="00E17AA8" w:rsidRDefault="005A1B9C" w:rsidP="00330F1D">
      <w:pPr>
        <w:pStyle w:val="Body"/>
        <w:spacing w:after="0" w:line="480" w:lineRule="auto"/>
      </w:pPr>
      <w:r w:rsidRPr="005A1B9C">
        <w:rPr>
          <w:b/>
        </w:rPr>
        <w:t>Number of Words</w:t>
      </w:r>
      <w:r>
        <w:t>: 150 (abstract); 2718 (total)</w:t>
      </w:r>
    </w:p>
    <w:p w14:paraId="7276E5A3" w14:textId="029660BA" w:rsidR="005A1B9C" w:rsidRDefault="005A1B9C" w:rsidP="00330F1D">
      <w:pPr>
        <w:pStyle w:val="Body"/>
        <w:spacing w:after="0" w:line="480" w:lineRule="auto"/>
        <w:rPr>
          <w:rFonts w:eastAsia="Times New Roman" w:cs="Times New Roman"/>
        </w:rPr>
      </w:pPr>
      <w:r w:rsidRPr="00D63CE5">
        <w:rPr>
          <w:rFonts w:eastAsia="Times New Roman" w:cs="Times New Roman"/>
          <w:b/>
        </w:rPr>
        <w:t>Number of references</w:t>
      </w:r>
      <w:r>
        <w:rPr>
          <w:rFonts w:eastAsia="Times New Roman" w:cs="Times New Roman"/>
        </w:rPr>
        <w:t>:</w:t>
      </w:r>
      <w:r w:rsidR="00400E83">
        <w:rPr>
          <w:rFonts w:eastAsia="Times New Roman" w:cs="Times New Roman"/>
        </w:rPr>
        <w:t xml:space="preserve"> </w:t>
      </w:r>
      <w:r w:rsidR="00BE65EA">
        <w:rPr>
          <w:rFonts w:eastAsia="Times New Roman" w:cs="Times New Roman"/>
        </w:rPr>
        <w:t>34</w:t>
      </w:r>
    </w:p>
    <w:p w14:paraId="0A323BB7" w14:textId="76CA1241" w:rsidR="00E17AA8" w:rsidRDefault="005A1B9C" w:rsidP="00FA59B3">
      <w:pPr>
        <w:pStyle w:val="Body"/>
        <w:spacing w:after="0" w:line="480" w:lineRule="auto"/>
        <w:rPr>
          <w:rFonts w:eastAsia="Times New Roman" w:cs="Times New Roman"/>
          <w:b/>
        </w:rPr>
      </w:pPr>
      <w:r w:rsidRPr="00A369CD">
        <w:rPr>
          <w:rFonts w:eastAsia="Times New Roman" w:cs="Times New Roman"/>
          <w:b/>
        </w:rPr>
        <w:t>Number of figures</w:t>
      </w:r>
      <w:r w:rsidR="00D11E62">
        <w:rPr>
          <w:rFonts w:eastAsia="Times New Roman" w:cs="Times New Roman"/>
          <w:b/>
        </w:rPr>
        <w:t xml:space="preserve">; </w:t>
      </w:r>
      <w:bookmarkStart w:id="0" w:name="_GoBack"/>
      <w:bookmarkEnd w:id="0"/>
      <w:r w:rsidRPr="00A369CD">
        <w:rPr>
          <w:rFonts w:eastAsia="Times New Roman" w:cs="Times New Roman"/>
          <w:b/>
        </w:rPr>
        <w:t>tables</w:t>
      </w:r>
      <w:r w:rsidR="00F916C5">
        <w:rPr>
          <w:rFonts w:eastAsia="Times New Roman" w:cs="Times New Roman"/>
        </w:rPr>
        <w:t>: 2; 1</w:t>
      </w:r>
      <w:r w:rsidR="00E17AA8">
        <w:rPr>
          <w:rFonts w:eastAsia="Times New Roman" w:cs="Times New Roman"/>
          <w:b/>
        </w:rPr>
        <w:br w:type="page"/>
      </w:r>
    </w:p>
    <w:p w14:paraId="43FDB76D" w14:textId="0BB1AFD1" w:rsidR="0056142A" w:rsidRDefault="00581800">
      <w:pPr>
        <w:spacing w:after="0" w:line="480" w:lineRule="auto"/>
        <w:rPr>
          <w:rFonts w:eastAsia="Times New Roman" w:cs="Times New Roman"/>
          <w:b/>
          <w:szCs w:val="24"/>
        </w:rPr>
      </w:pPr>
      <w:r>
        <w:rPr>
          <w:rFonts w:eastAsia="Times New Roman" w:cs="Times New Roman"/>
          <w:b/>
          <w:szCs w:val="24"/>
        </w:rPr>
        <w:lastRenderedPageBreak/>
        <w:t>Abstract</w:t>
      </w:r>
    </w:p>
    <w:p w14:paraId="06967B6F" w14:textId="7834BA83" w:rsidR="00393171" w:rsidRDefault="002E5573" w:rsidP="00393171">
      <w:pPr>
        <w:spacing w:after="0" w:line="480" w:lineRule="auto"/>
        <w:rPr>
          <w:rFonts w:eastAsia="Times New Roman" w:cs="Times New Roman"/>
          <w:b/>
          <w:szCs w:val="24"/>
        </w:rPr>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w:t>
      </w:r>
      <w:r w:rsidR="00470208">
        <w:rPr>
          <w:rFonts w:eastAsia="Times New Roman" w:cs="Times New Roman"/>
          <w:szCs w:val="24"/>
        </w:rPr>
        <w:t>algorithms</w:t>
      </w:r>
      <w:r w:rsidR="00581800">
        <w:rPr>
          <w:rFonts w:eastAsia="Times New Roman" w:cs="Times New Roman"/>
          <w:szCs w:val="24"/>
        </w:rPr>
        <w:t xml:space="preserve"> </w:t>
      </w:r>
      <w:r w:rsidR="00470208">
        <w:rPr>
          <w:rFonts w:eastAsia="Times New Roman" w:cs="Times New Roman"/>
          <w:szCs w:val="24"/>
        </w:rPr>
        <w:t>for</w:t>
      </w:r>
      <w:r w:rsidR="00581800">
        <w:rPr>
          <w:rFonts w:eastAsia="Times New Roman" w:cs="Times New Roman"/>
          <w:szCs w:val="24"/>
        </w:rPr>
        <w:t xml:space="preserve">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in British Columbia, Canada, w</w:t>
      </w:r>
      <w:r w:rsidR="00581800">
        <w:rPr>
          <w:rFonts w:eastAsia="Times New Roman" w:cs="Times New Roman"/>
          <w:szCs w:val="24"/>
        </w:rPr>
        <w:t xml:space="preserve">e compare the cost-effectiveness and processing times of both </w:t>
      </w:r>
      <w:r w:rsidR="00F9277B">
        <w:rPr>
          <w:rFonts w:eastAsia="Times New Roman" w:cs="Times New Roman"/>
          <w:szCs w:val="24"/>
        </w:rPr>
        <w:t>algorithm</w:t>
      </w:r>
      <w:r w:rsidR="00581800">
        <w:rPr>
          <w:rFonts w:eastAsia="Times New Roman" w:cs="Times New Roman"/>
          <w:szCs w:val="24"/>
        </w:rPr>
        <w:t xml:space="preserve">s. </w:t>
      </w:r>
      <w:r w:rsidR="00327013">
        <w:rPr>
          <w:rFonts w:eastAsia="Times New Roman" w:cs="Times New Roman"/>
          <w:szCs w:val="24"/>
        </w:rPr>
        <w:t>Plans for expanding protected area systems based on</w:t>
      </w:r>
      <w:r w:rsidR="00581800">
        <w:rPr>
          <w:rFonts w:eastAsia="Times New Roman" w:cs="Times New Roman"/>
          <w:szCs w:val="24"/>
        </w:rPr>
        <w:t xml:space="preserve"> </w:t>
      </w:r>
      <w:r w:rsidR="00581800">
        <w:t xml:space="preserve">ILP algorithms </w:t>
      </w:r>
      <w:r w:rsidR="00327013">
        <w:t>were</w:t>
      </w:r>
      <w:r w:rsidR="00581800">
        <w:t xml:space="preserve"> 12 to 30% </w:t>
      </w:r>
      <w:r w:rsidR="00327013">
        <w:t>cheaper than plans by</w:t>
      </w:r>
      <w:r w:rsidR="00581800">
        <w:t xml:space="preserve">. The best ILP solver we </w:t>
      </w:r>
      <w:r w:rsidR="00751E57">
        <w:t xml:space="preserve">examined </w:t>
      </w:r>
      <w:r w:rsidR="00581800">
        <w:t>was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r w:rsidR="00393171">
        <w:rPr>
          <w:rFonts w:eastAsia="Times New Roman" w:cs="Times New Roman"/>
          <w:b/>
          <w:szCs w:val="24"/>
        </w:rPr>
        <w:br w:type="page"/>
      </w:r>
    </w:p>
    <w:p w14:paraId="0C625A81" w14:textId="7EE0868B" w:rsidR="0056142A" w:rsidRDefault="00581800">
      <w:pPr>
        <w:spacing w:after="0" w:line="480" w:lineRule="auto"/>
        <w:rPr>
          <w:rFonts w:eastAsia="Times New Roman" w:cs="Times New Roman"/>
          <w:b/>
          <w:szCs w:val="24"/>
        </w:rPr>
      </w:pPr>
      <w:r>
        <w:rPr>
          <w:rFonts w:eastAsia="Times New Roman" w:cs="Times New Roman"/>
          <w:b/>
          <w:szCs w:val="24"/>
        </w:rPr>
        <w:lastRenderedPageBreak/>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1" w:name="__Fieldmark__99_924499877"/>
      <w:r w:rsidR="00E93913" w:rsidRPr="00E93913">
        <w:rPr>
          <w:rFonts w:cs="Times New Roman"/>
        </w:rPr>
        <w:t>(Margules &amp; Pressey 2000)</w:t>
      </w:r>
      <w:r w:rsidR="00581800">
        <w:fldChar w:fldCharType="end"/>
      </w:r>
      <w:bookmarkEnd w:id="1"/>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2" w:name="__Fieldmark__115_924499877"/>
      <w:r w:rsidR="00E93913" w:rsidRPr="00E93913">
        <w:rPr>
          <w:rFonts w:cs="Times New Roman"/>
        </w:rPr>
        <w:t>(Pressey et al. 1993; Pressey &amp; Bottrill 2008)</w:t>
      </w:r>
      <w:r w:rsidR="00581800">
        <w:fldChar w:fldCharType="end"/>
      </w:r>
      <w:bookmarkEnd w:id="2"/>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3" w:name="__Fieldmark__126_924499877"/>
      <w:r w:rsidR="00E93913" w:rsidRPr="00E93913">
        <w:rPr>
          <w:rFonts w:cs="Times New Roman"/>
        </w:rPr>
        <w:t>(Joppa &amp; Pfaff 2009; Venter et al. 2014)</w:t>
      </w:r>
      <w:r w:rsidR="00581800">
        <w:fldChar w:fldCharType="end"/>
      </w:r>
      <w:bookmarkEnd w:id="3"/>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4" w:name="__Fieldmark__134_924499877"/>
      <w:r w:rsidR="00E93913" w:rsidRPr="00E93913">
        <w:rPr>
          <w:rFonts w:cs="Times New Roman"/>
        </w:rPr>
        <w:t>(Schwartz et al. 2018)</w:t>
      </w:r>
      <w:r w:rsidR="00581800">
        <w:fldChar w:fldCharType="end"/>
      </w:r>
      <w:bookmarkEnd w:id="4"/>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75D1293C"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5" w:name="__Fieldmark__2268_924499877"/>
      <w:r w:rsidR="00E93913" w:rsidRPr="00E93913">
        <w:rPr>
          <w:rFonts w:cs="Times New Roman"/>
        </w:rPr>
        <w:t>(Ball et al. 2009)</w:t>
      </w:r>
      <w:r>
        <w:fldChar w:fldCharType="end"/>
      </w:r>
      <w:bookmarkEnd w:id="5"/>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 xml:space="preserve">highly </w:t>
      </w:r>
      <w:r w:rsidR="00565530">
        <w:rPr>
          <w:rFonts w:eastAsia="Times New Roman" w:cs="Times New Roman"/>
          <w:szCs w:val="24"/>
        </w:rPr>
        <w:lastRenderedPageBreak/>
        <w:t>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5FA583E9" w:rsidR="000F1B1D" w:rsidRDefault="00581800" w:rsidP="009C6D1A">
      <w:pPr>
        <w:spacing w:after="0" w:line="480" w:lineRule="auto"/>
        <w:ind w:firstLine="720"/>
        <w:rPr>
          <w:rFonts w:eastAsia="Times New Roman" w:cs="Times New Roman"/>
          <w:szCs w:val="24"/>
        </w:rPr>
      </w:pPr>
      <w:r>
        <w:fldChar w:fldCharType="begin"/>
      </w:r>
      <w:bookmarkStart w:id="6" w:name="__Fieldmark__2290_924499877"/>
      <w:r>
        <w:fldChar w:fldCharType="separate"/>
      </w:r>
      <w:r>
        <w:rPr>
          <w:rFonts w:eastAsia="Times New Roman" w:cs="Times New Roman"/>
          <w:szCs w:val="24"/>
        </w:rPr>
        <w:t>e</w:t>
      </w:r>
      <w:r>
        <w:fldChar w:fldCharType="end"/>
      </w:r>
      <w:bookmarkEnd w:id="6"/>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7" w:name="__Fieldmark__163_924499877"/>
      <w:r w:rsidR="00E93913" w:rsidRPr="00E93913">
        <w:rPr>
          <w:rFonts w:cs="Times New Roman"/>
        </w:rPr>
        <w:t>(Dantzig 2016)</w:t>
      </w:r>
      <w:r>
        <w:fldChar w:fldCharType="end"/>
      </w:r>
      <w:bookmarkEnd w:id="7"/>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8" w:name="__Fieldmark__182_924499877"/>
      <w:r w:rsidR="00E93913" w:rsidRPr="00E93913">
        <w:rPr>
          <w:rFonts w:cs="Times New Roman"/>
        </w:rPr>
        <w:t>(Beyer et al. 2016)</w:t>
      </w:r>
      <w:r>
        <w:fldChar w:fldCharType="end"/>
      </w:r>
      <w:bookmarkEnd w:id="8"/>
      <w:r>
        <w:rPr>
          <w:rFonts w:eastAsia="Times New Roman" w:cs="Times New Roman"/>
          <w:szCs w:val="24"/>
        </w:rPr>
        <w:t>.</w:t>
      </w:r>
      <w:r>
        <w:fldChar w:fldCharType="begin"/>
      </w:r>
      <w:bookmarkStart w:id="9" w:name="__Fieldmark__2383_924499877"/>
      <w:r>
        <w:fldChar w:fldCharType="end"/>
      </w:r>
      <w:bookmarkEnd w:id="9"/>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that ILP </w:t>
      </w:r>
      <w:r w:rsidR="00F9277B">
        <w:rPr>
          <w:rFonts w:eastAsia="Times New Roman" w:cs="Times New Roman"/>
          <w:szCs w:val="24"/>
        </w:rPr>
        <w:t>algorithms</w:t>
      </w:r>
      <w:r>
        <w:rPr>
          <w:rFonts w:eastAsia="Times New Roman" w:cs="Times New Roman"/>
          <w:szCs w:val="24"/>
        </w:rPr>
        <w:t xml:space="preserve">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10" w:name="__Fieldmark__223_924499877"/>
      <w:r w:rsidR="00E93913" w:rsidRPr="00E93913">
        <w:rPr>
          <w:rFonts w:cs="Times New Roman"/>
        </w:rPr>
        <w:t>(Cocks &amp; Baird 1989; Underhill 1994; Rodrigues &amp; Gaston 2002)</w:t>
      </w:r>
      <w:r>
        <w:fldChar w:fldCharType="end"/>
      </w:r>
      <w:bookmarkEnd w:id="10"/>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1" w:name="__Fieldmark__234_924499877"/>
      <w:r w:rsidR="00E93913" w:rsidRPr="00E93913">
        <w:rPr>
          <w:rFonts w:cs="Times New Roman"/>
        </w:rPr>
        <w:t>(Beyer et al. 2016)</w:t>
      </w:r>
      <w:r>
        <w:fldChar w:fldCharType="end"/>
      </w:r>
      <w:bookmarkEnd w:id="11"/>
      <w:r>
        <w:rPr>
          <w:rFonts w:eastAsia="Times New Roman" w:cs="Times New Roman"/>
          <w:szCs w:val="24"/>
        </w:rPr>
        <w:t xml:space="preserve">. </w:t>
      </w:r>
    </w:p>
    <w:p w14:paraId="03E144A8" w14:textId="30996A1D" w:rsidR="007E1B02" w:rsidRDefault="00581800" w:rsidP="007E1B02">
      <w:pPr>
        <w:spacing w:after="0" w:line="480" w:lineRule="auto"/>
        <w:ind w:firstLine="720"/>
        <w:rPr>
          <w:rFonts w:eastAsia="Times New Roman" w:cs="Times New Roman"/>
          <w:b/>
          <w:szCs w:val="24"/>
        </w:rPr>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r w:rsidR="007E1B02">
        <w:rPr>
          <w:b/>
        </w:rPr>
        <w:br w:type="page"/>
      </w:r>
    </w:p>
    <w:p w14:paraId="14733420" w14:textId="2E40B80B" w:rsidR="0056142A" w:rsidRDefault="00581800">
      <w:pPr>
        <w:pStyle w:val="xmsonormal"/>
        <w:spacing w:beforeAutospacing="0" w:after="0" w:afterAutospacing="0" w:line="480" w:lineRule="auto"/>
        <w:rPr>
          <w:b/>
        </w:rPr>
      </w:pPr>
      <w:r>
        <w:rPr>
          <w:b/>
        </w:rPr>
        <w:lastRenderedPageBreak/>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2" w:name="__Fieldmark__292_924499877"/>
      <w:r w:rsidR="00E93913" w:rsidRPr="00E93913">
        <w:rPr>
          <w:rFonts w:cs="Times New Roman"/>
        </w:rPr>
        <w:t>(Meidinger &amp; Pojar 1991)</w:t>
      </w:r>
      <w:r>
        <w:fldChar w:fldCharType="end"/>
      </w:r>
      <w:bookmarkEnd w:id="12"/>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7B9D16E3"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3" w:name="__Fieldmark__320_924499877"/>
      <w:r w:rsidR="00E93913" w:rsidRPr="00E93913">
        <w:rPr>
          <w:rFonts w:cs="Times New Roman"/>
        </w:rPr>
        <w:t>(Hochachka et al. 2012; Sullivan et al. 2014)</w:t>
      </w:r>
      <w:r>
        <w:fldChar w:fldCharType="end"/>
      </w:r>
      <w:bookmarkEnd w:id="13"/>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2">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BF6346">
        <w:instrText xml:space="preserve"> ADDIN ZOTERO_ITEM CSL_CITATION {"citationID":"l1mIRPpm","properties":{"formattedCitation":"(Fiske and Chandler 2011)","plainCitation":"(Fiske and Chandler 2011)","dontUpdate":true,"noteIndex":0},"citationItems":[{"id":"aVMuXepO/RWlQLOVU","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4"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4"/>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BF6346">
        <w:instrText xml:space="preserve"> ADDIN ZOTERO_ITEM CSL_CITATION {"citationID":"R3goWj68","properties":{"formattedCitation":"(Mackenzie et al. 2002)","plainCitation":"(Mackenzie et al. 2002)","noteIndex":0},"citationItems":[{"id":"aVMuXepO/clnV3Ica","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5" w:name="__Fieldmark__345_924499877"/>
      <w:r w:rsidR="00E93913" w:rsidRPr="00E93913">
        <w:rPr>
          <w:rFonts w:cs="Times New Roman"/>
        </w:rPr>
        <w:t>(Mackenzie et al. 2002)</w:t>
      </w:r>
      <w:r>
        <w:fldChar w:fldCharType="end"/>
      </w:r>
      <w:bookmarkEnd w:id="15"/>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Rodewald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lastRenderedPageBreak/>
        <w:t>Cadastral layer and land cost</w:t>
      </w:r>
      <w:r>
        <w:rPr>
          <w:rFonts w:cs="Times New Roman"/>
          <w:lang w:val="en-CA"/>
        </w:rPr>
        <w:t xml:space="preserve">.  </w:t>
      </w:r>
    </w:p>
    <w:p w14:paraId="26EFDA49" w14:textId="48613529"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6" w:name="__Fieldmark__364_924499877"/>
      <w:r w:rsidR="00E93913" w:rsidRPr="00E93913">
        <w:rPr>
          <w:rFonts w:cs="Times New Roman"/>
        </w:rPr>
        <w:t>(Ando et al. 1998; Polasky et al. 2001; Ferraro 2003; Naidoo et al. 2006)</w:t>
      </w:r>
      <w:r>
        <w:fldChar w:fldCharType="end"/>
      </w:r>
      <w:bookmarkEnd w:id="16"/>
      <w:r>
        <w:rPr>
          <w:rFonts w:cs="Times New Roman"/>
          <w:lang w:val="en-CA"/>
        </w:rPr>
        <w:t xml:space="preserve"> in our plan</w:t>
      </w:r>
      <w:r w:rsidR="007F5AC8">
        <w:rPr>
          <w:rFonts w:cs="Times New Roman"/>
          <w:lang w:val="en-CA"/>
        </w:rPr>
        <w:t>s</w:t>
      </w:r>
      <w:r>
        <w:rPr>
          <w:rFonts w:cs="Times New Roman"/>
          <w:lang w:val="en-CA"/>
        </w:rPr>
        <w:t xml:space="preserve"> by using cadastral data and 2012 land value assessments from the Integrated Cadastral Information Society of BC</w:t>
      </w:r>
      <w:r w:rsidR="00E2182D">
        <w:rPr>
          <w:rFonts w:cs="Times New Roman"/>
          <w:lang w:val="en-CA"/>
        </w:rPr>
        <w:t>. This process resulted in 193,623 polygons  for BC which were subsequently used as planning units</w:t>
      </w:r>
      <w:r w:rsidR="00E2182D">
        <w:t xml:space="preserve">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7" w:name="__Fieldmark__369_924499877"/>
      <w:r w:rsidR="00E93913" w:rsidRPr="00E93913">
        <w:rPr>
          <w:rFonts w:cs="Times New Roman"/>
        </w:rPr>
        <w:t>(Schuster et al. 2014)</w:t>
      </w:r>
      <w:r>
        <w:fldChar w:fldCharType="end"/>
      </w:r>
      <w:bookmarkEnd w:id="17"/>
      <w:r>
        <w:rPr>
          <w:rFonts w:cs="Times New Roman"/>
          <w:lang w:val="en-CA"/>
        </w:rPr>
        <w:t>. Cadastral data, including tax assessment land values from Washington State came from the University of Washington’s Washington State Parcel Database (</w:t>
      </w:r>
      <w:hyperlink r:id="rId13">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23561E44" w:rsidR="0056142A" w:rsidRDefault="00581800">
      <w:pPr>
        <w:spacing w:after="0" w:line="480" w:lineRule="auto"/>
        <w:rPr>
          <w:rFonts w:cs="Times New Roman"/>
          <w:szCs w:val="24"/>
        </w:rPr>
      </w:pPr>
      <w:r>
        <w:rPr>
          <w:rFonts w:cs="Times New Roman"/>
          <w:i/>
          <w:szCs w:val="24"/>
        </w:rPr>
        <w:t xml:space="preserve">Spatial prioritization </w:t>
      </w:r>
    </w:p>
    <w:p w14:paraId="26BEC14E" w14:textId="6FC7ABC4"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r w:rsidR="00101B10">
        <w:rPr>
          <w:rStyle w:val="apple-converted-space"/>
          <w:shd w:val="clear" w:color="auto" w:fill="FFFFFF"/>
        </w:rPr>
        <w:t xml:space="preserve">minimum set </w:t>
      </w:r>
      <w:r>
        <w:rPr>
          <w:rStyle w:val="apple-converted-space"/>
          <w:shd w:val="clear" w:color="auto" w:fill="FFFFFF"/>
        </w:rPr>
        <w:t>spatial prioritization problem</w:t>
      </w:r>
      <w:r w:rsidR="00BF6346">
        <w:rPr>
          <w:rStyle w:val="apple-converted-space"/>
          <w:shd w:val="clear" w:color="auto" w:fill="FFFFFF"/>
        </w:rPr>
        <w:t xml:space="preserve"> </w:t>
      </w:r>
      <w:r w:rsidR="00BF6346">
        <w:rPr>
          <w:rStyle w:val="apple-converted-space"/>
          <w:shd w:val="clear" w:color="auto" w:fill="FFFFFF"/>
        </w:rPr>
        <w:fldChar w:fldCharType="begin"/>
      </w:r>
      <w:r w:rsidR="00BF6346">
        <w:rPr>
          <w:rStyle w:val="apple-converted-space"/>
          <w:shd w:val="clear" w:color="auto" w:fill="FFFFFF"/>
        </w:rPr>
        <w:instrText xml:space="preserve"> ADDIN ZOTERO_ITEM CSL_CITATION {"citationID":"zOW3Q5Qc","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BF6346">
        <w:rPr>
          <w:rStyle w:val="apple-converted-space"/>
          <w:shd w:val="clear" w:color="auto" w:fill="FFFFFF"/>
        </w:rPr>
        <w:fldChar w:fldCharType="separate"/>
      </w:r>
      <w:r w:rsidR="00BF6346" w:rsidRPr="00BF6346">
        <w:t>(Ball et al. 2009)</w:t>
      </w:r>
      <w:r w:rsidR="00BF6346">
        <w:rPr>
          <w:rStyle w:val="apple-converted-space"/>
          <w:shd w:val="clear" w:color="auto" w:fill="FFFFFF"/>
        </w:rPr>
        <w:fldChar w:fldCharType="end"/>
      </w:r>
      <w:r>
        <w:rPr>
          <w:rStyle w:val="apple-converted-space"/>
          <w:shd w:val="clear" w:color="auto" w:fill="FFFFFF"/>
        </w:rPr>
        <w:t xml:space="preserve">.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8" w:name="__Fieldmark__396_924499877"/>
      <w:r w:rsidR="00E93913" w:rsidRPr="00E93913">
        <w:t xml:space="preserve">(McIntosh et al. </w:t>
      </w:r>
      <w:r w:rsidR="00E93913" w:rsidRPr="00E93913">
        <w:lastRenderedPageBreak/>
        <w:t>2017)</w:t>
      </w:r>
      <w:r w:rsidR="00581800">
        <w:fldChar w:fldCharType="end"/>
      </w:r>
      <w:bookmarkEnd w:id="18"/>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w:t>
      </w:r>
      <w:r w:rsidR="00D749EF">
        <w:rPr>
          <w:rStyle w:val="apple-converted-space"/>
          <w:shd w:val="clear" w:color="auto" w:fill="FFFFFF"/>
        </w:rPr>
        <w:t>,</w:t>
      </w:r>
      <w:r w:rsidR="00AE737E">
        <w:rPr>
          <w:rStyle w:val="apple-converted-space"/>
          <w:shd w:val="clear" w:color="auto" w:fill="FFFFFF"/>
        </w:rPr>
        <w:t xml:space="preserve">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667EF267"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best commercial solvers currently </w:t>
      </w:r>
      <w:r w:rsidR="00F73D7C">
        <w:rPr>
          <w:lang w:val="en-CA"/>
        </w:rPr>
        <w:t>available</w:t>
      </w:r>
      <w:r w:rsidR="00581800">
        <w:rPr>
          <w:lang w:val="en-CA"/>
        </w:rPr>
        <w:t xml:space="preserve">,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9" w:name="__Fieldmark__429_924499877"/>
      <w:r w:rsidR="00E93913" w:rsidRPr="00E93913">
        <w:t>(</w:t>
      </w:r>
      <w:proofErr w:type="spellStart"/>
      <w:r w:rsidR="00E93913" w:rsidRPr="00E93913">
        <w:t>Gurobi</w:t>
      </w:r>
      <w:proofErr w:type="spellEnd"/>
      <w:r w:rsidR="00E93913" w:rsidRPr="00E93913">
        <w:t xml:space="preserve"> Optimization Inc. 2017)</w:t>
      </w:r>
      <w:r w:rsidR="00581800">
        <w:fldChar w:fldCharType="end"/>
      </w:r>
      <w:bookmarkEnd w:id="19"/>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20" w:name="__Fieldmark__445_924499877"/>
      <w:r w:rsidR="00E93913" w:rsidRPr="00E93913">
        <w:t>(Luppold et al. 2018)</w:t>
      </w:r>
      <w:r w:rsidR="00581800">
        <w:fldChar w:fldCharType="end"/>
      </w:r>
      <w:bookmarkEnd w:id="20"/>
      <w:r w:rsidR="00581800">
        <w:rPr>
          <w:lang w:val="en-CA"/>
        </w:rPr>
        <w:t xml:space="preserve">. </w:t>
      </w:r>
      <w:proofErr w:type="spellStart"/>
      <w:r w:rsidR="00581800">
        <w:rPr>
          <w:lang w:val="en-CA"/>
        </w:rPr>
        <w:t>Gurobi</w:t>
      </w:r>
      <w:proofErr w:type="spellEnd"/>
      <w:r w:rsidR="00581800">
        <w:rPr>
          <w:lang w:val="en-CA"/>
        </w:rPr>
        <w:t xml:space="preserve"> </w:t>
      </w:r>
      <w:r w:rsidR="003F7639">
        <w:rPr>
          <w:lang w:val="en-CA"/>
        </w:rPr>
        <w:t>Optimization Inc.</w:t>
      </w:r>
      <w:r w:rsidR="003F7639">
        <w:t xml:space="preserve"> </w:t>
      </w:r>
      <w:r w:rsidR="00581800">
        <w:rPr>
          <w:lang w:val="en-CA"/>
        </w:rPr>
        <w:t xml:space="preserve">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1" w:name="__Fieldmark__464_924499877"/>
      <w:r w:rsidR="00EF5DA8" w:rsidRPr="00EF5DA8">
        <w:t>(Ralphs et al. 2019)</w:t>
      </w:r>
      <w:r w:rsidR="00581800">
        <w:fldChar w:fldCharType="end"/>
      </w:r>
      <w:bookmarkEnd w:id="21"/>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2" w:name="__Fieldmark__485_924499877"/>
      <w:r w:rsidR="00581800">
        <w:rPr>
          <w:lang w:val="en-CA"/>
        </w:rPr>
        <w:t>(</w:t>
      </w:r>
      <w:r w:rsidR="00862637">
        <w:rPr>
          <w:lang w:val="en-CA"/>
        </w:rPr>
        <w:t xml:space="preserve">version 0.1-28; </w:t>
      </w:r>
      <w:r w:rsidR="00581800">
        <w:rPr>
          <w:lang w:val="en-CA"/>
        </w:rPr>
        <w:lastRenderedPageBreak/>
        <w:t>Harter et al. 2017)</w:t>
      </w:r>
      <w:r w:rsidR="00581800">
        <w:fldChar w:fldCharType="end"/>
      </w:r>
      <w:bookmarkEnd w:id="22"/>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59194CBF" w14:textId="60EAAB0C" w:rsidR="00661238" w:rsidRDefault="00581800" w:rsidP="00661238">
      <w:pPr>
        <w:pStyle w:val="xmsonormal"/>
        <w:spacing w:beforeAutospacing="0" w:after="0" w:afterAutospacing="0" w:line="480" w:lineRule="auto"/>
        <w:ind w:firstLine="720"/>
        <w:rPr>
          <w:b/>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3" w:name="__Fieldmark__550_924499877"/>
      <w:r w:rsidR="00E93913" w:rsidRPr="00E93913">
        <w:t>(Ardron et al. 2010)</w:t>
      </w:r>
      <w:r>
        <w:fldChar w:fldCharType="end"/>
      </w:r>
      <w:bookmarkEnd w:id="23"/>
      <w:r>
        <w:rPr>
          <w:lang w:val="en-CA"/>
        </w:rPr>
        <w:t>.</w:t>
      </w:r>
      <w:r w:rsidR="009B79F7">
        <w:rPr>
          <w:lang w:val="en-CA"/>
        </w:rPr>
        <w:t xml:space="preserve"> All analys</w:t>
      </w:r>
      <w:r w:rsidR="00386EB6">
        <w:rPr>
          <w:lang w:val="en-CA"/>
        </w:rPr>
        <w:t>e</w:t>
      </w:r>
      <w:r w:rsidR="009B79F7">
        <w:rPr>
          <w:lang w:val="en-CA"/>
        </w:rPr>
        <w:t>s were conducted on a desktop computer with a</w:t>
      </w:r>
      <w:r w:rsidR="00C25268">
        <w:rPr>
          <w:lang w:val="en-CA"/>
        </w:rPr>
        <w:t xml:space="preserve">n </w:t>
      </w:r>
      <w:r w:rsidR="009B79F7" w:rsidRPr="009B79F7">
        <w:rPr>
          <w:lang w:val="en-CA"/>
        </w:rPr>
        <w:t>Intel Core i7-7820X Processor</w:t>
      </w:r>
      <w:r w:rsidR="009B79F7">
        <w:rPr>
          <w:lang w:val="en-CA"/>
        </w:rPr>
        <w:t xml:space="preserve"> and 128 GB RAM running </w:t>
      </w:r>
      <w:r w:rsidR="00C25268">
        <w:rPr>
          <w:lang w:val="en-CA"/>
        </w:rPr>
        <w:t xml:space="preserve">Ubuntu 18.04 and R v 3.5.3. </w:t>
      </w:r>
      <w:r w:rsidR="00CF0525">
        <w:rPr>
          <w:lang w:val="en-CA"/>
        </w:rPr>
        <w:t>All d</w:t>
      </w:r>
      <w:r w:rsidR="00CF0525" w:rsidRPr="00CF0525">
        <w:rPr>
          <w:lang w:val="en-CA"/>
        </w:rPr>
        <w:t>ata, scripts and full results are available here:</w:t>
      </w:r>
      <w:r w:rsidR="00CF0525">
        <w:rPr>
          <w:lang w:val="en-CA"/>
        </w:rPr>
        <w:t xml:space="preserve"> </w:t>
      </w:r>
      <w:hyperlink r:id="rId14" w:history="1">
        <w:r w:rsidR="00B8603A" w:rsidRPr="00DC28AB">
          <w:rPr>
            <w:rStyle w:val="Hyperlink"/>
            <w:lang w:val="en-CA"/>
          </w:rPr>
          <w:t>https://osf.io/my8pc/?view_only=eaf7a8aff8314dd789f1873053fae27a</w:t>
        </w:r>
      </w:hyperlink>
      <w:r w:rsidR="00B8603A">
        <w:rPr>
          <w:lang w:val="en-CA"/>
        </w:rPr>
        <w:t xml:space="preserve"> </w:t>
      </w:r>
      <w:r w:rsidR="00661238">
        <w:rPr>
          <w:b/>
        </w:rPr>
        <w:br w:type="page"/>
      </w:r>
    </w:p>
    <w:p w14:paraId="63DBF27A" w14:textId="1BB71124" w:rsidR="0056142A" w:rsidRDefault="00581800">
      <w:pPr>
        <w:pStyle w:val="xmsonormal"/>
        <w:spacing w:beforeAutospacing="0" w:after="0" w:afterAutospacing="0" w:line="480" w:lineRule="auto"/>
        <w:rPr>
          <w:b/>
        </w:rPr>
      </w:pPr>
      <w:r>
        <w:rPr>
          <w:b/>
        </w:rPr>
        <w:lastRenderedPageBreak/>
        <w:t xml:space="preserve">Results </w:t>
      </w:r>
    </w:p>
    <w:p w14:paraId="484BC870" w14:textId="45C6D104"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w:t>
      </w:r>
      <w:r w:rsidR="00B37CB6">
        <w:t>algorithm</w:t>
      </w:r>
      <w:r>
        <w:t xml:space="preserve">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w:t>
      </w:r>
      <w:r w:rsidR="003C6E4B">
        <w:t xml:space="preserve">size and </w:t>
      </w:r>
      <w:r w:rsidR="006D5602">
        <w:t xml:space="preserve">complexity increased SA </w:t>
      </w:r>
      <w:r w:rsidR="000638AF">
        <w:t xml:space="preserve">was less consistent in finding good solutions </w:t>
      </w:r>
      <w:r w:rsidR="006D5602">
        <w:t>(Figure S1)</w:t>
      </w:r>
      <w:r w:rsidR="001F088F">
        <w:t xml:space="preserve">. </w:t>
      </w:r>
      <w:r w:rsidR="00F84D11">
        <w:t>Cost profiles across targets, number of features and number of planning units are shown in Figures S2-4.</w:t>
      </w:r>
    </w:p>
    <w:p w14:paraId="1E553E8A" w14:textId="77777777" w:rsidR="0056142A" w:rsidRDefault="0056142A">
      <w:pPr>
        <w:pStyle w:val="xmsonormal"/>
        <w:spacing w:beforeAutospacing="0" w:after="0" w:afterAutospacing="0" w:line="480" w:lineRule="auto"/>
      </w:pPr>
    </w:p>
    <w:p w14:paraId="05584FD4" w14:textId="1DF9E5F8" w:rsidR="00102BBF" w:rsidRDefault="00102BBF" w:rsidP="00102BBF">
      <w:pPr>
        <w:pStyle w:val="xmsonormal"/>
        <w:spacing w:beforeAutospacing="0" w:after="0" w:afterAutospacing="0" w:line="480" w:lineRule="auto"/>
        <w:ind w:firstLine="720"/>
      </w:pPr>
      <w:r>
        <w:t xml:space="preserve">The short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Pr>
          <w:caps/>
        </w:rPr>
        <w:t>Symphony</w:t>
      </w:r>
      <w:r>
        <w:t xml:space="preserve">, and lastly </w:t>
      </w:r>
      <w:proofErr w:type="spellStart"/>
      <w:r>
        <w:t>Marxan</w:t>
      </w:r>
      <w:proofErr w:type="spellEnd"/>
      <w:r>
        <w:t xml:space="preserve"> (Figure 2). </w:t>
      </w:r>
      <w:proofErr w:type="spellStart"/>
      <w:r>
        <w:t>Gurobi</w:t>
      </w:r>
      <w:proofErr w:type="spellEnd"/>
      <w:r>
        <w:t xml:space="preserve"> had the shortest processing times across all scenarios investigated, </w:t>
      </w:r>
      <w:r>
        <w:rPr>
          <w:caps/>
        </w:rPr>
        <w:t>Symphony</w:t>
      </w:r>
      <w:r>
        <w:t xml:space="preserve"> tied with </w:t>
      </w:r>
      <w:proofErr w:type="spellStart"/>
      <w:r>
        <w:t>Gurobi</w:t>
      </w:r>
      <w:proofErr w:type="spellEnd"/>
      <w:r>
        <w:t xml:space="preserve"> in some scenarios and took up to 78 times longer than </w:t>
      </w:r>
      <w:proofErr w:type="spellStart"/>
      <w:r>
        <w:t>Gurobi</w:t>
      </w:r>
      <w:proofErr w:type="spellEnd"/>
      <w:r>
        <w:t xml:space="preserve"> in other scenarios (mean = 14 times, Figure S5), and </w:t>
      </w:r>
      <w:proofErr w:type="spellStart"/>
      <w:r>
        <w:t>Marxan</w:t>
      </w:r>
      <w:proofErr w:type="spellEnd"/>
      <w:r>
        <w:t xml:space="preserve"> took between 1.8 and 1995 times longer than </w:t>
      </w:r>
      <w:proofErr w:type="spellStart"/>
      <w:r>
        <w:t>Gurobi</w:t>
      </w:r>
      <w:proofErr w:type="spellEnd"/>
      <w:r>
        <w:t xml:space="preserve"> (mean = 281 times, Figure S6). The longest processing times for </w:t>
      </w:r>
      <w:proofErr w:type="spellStart"/>
      <w:r>
        <w:t>Gurobi</w:t>
      </w:r>
      <w:proofErr w:type="spellEnd"/>
      <w:r>
        <w:t xml:space="preserve">, SYMPHONY and </w:t>
      </w:r>
      <w:proofErr w:type="spellStart"/>
      <w:r>
        <w:t>Marxan</w:t>
      </w:r>
      <w:proofErr w:type="spellEnd"/>
      <w:r>
        <w:t xml:space="preserve"> for a single scenario were 40 seconds, 31 minutes, and 8 hours respectively. For the most complex problem (i.e. targets = 90%, 72 features; 148,510 </w:t>
      </w:r>
      <w:r>
        <w:lastRenderedPageBreak/>
        <w:t xml:space="preserve">planning units), </w:t>
      </w:r>
      <w:proofErr w:type="spellStart"/>
      <w:r>
        <w:t>Marxan</w:t>
      </w:r>
      <w:proofErr w:type="spellEnd"/>
      <w:r>
        <w:t xml:space="preserve"> </w:t>
      </w:r>
      <w:r w:rsidR="00BF29B9">
        <w:t>calibration</w:t>
      </w:r>
      <w:r>
        <w:t xml:space="preserve"> across the 5 number of iterations and 4 species penalty factor values took a total of 5 days 7 hours, compared to 30 seconds using </w:t>
      </w:r>
      <w:proofErr w:type="spellStart"/>
      <w:r>
        <w:t>Gurobi</w:t>
      </w:r>
      <w:proofErr w:type="spellEnd"/>
      <w:r>
        <w:t xml:space="preserve"> and 28 minutes using SYMPHONY. Time profiles across targets, number of features and number of planning units are shown in Figures S7-9.</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470ECC32"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4" w:name="__Fieldmark__621_924499877"/>
      <w:r w:rsidR="00E93913" w:rsidRPr="00E93913">
        <w:t>(Underhill 1994; Rodrigues &amp; Gaston 2002)</w:t>
      </w:r>
      <w:r>
        <w:fldChar w:fldCharType="end"/>
      </w:r>
      <w:bookmarkEnd w:id="24"/>
      <w:r>
        <w:t xml:space="preserve">, but we are </w:t>
      </w:r>
      <w:r w:rsidR="00931967">
        <w:t xml:space="preserve">finally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15D95E43"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45_924499877"/>
      <w:r w:rsidR="00E93913" w:rsidRPr="00E93913">
        <w:t>(Ardron et al. 2010)</w:t>
      </w:r>
      <w:r>
        <w:fldChar w:fldCharType="end"/>
      </w:r>
      <w:bookmarkEnd w:id="25"/>
      <w:r>
        <w:t xml:space="preserve">. This task can be very time consuming, especially for larger problems. </w:t>
      </w:r>
      <w:r w:rsidR="004238FD">
        <w:t xml:space="preserve">Using SA, </w:t>
      </w:r>
      <w:r>
        <w:t>species penalty factor, number of SA iterations</w:t>
      </w:r>
      <w:r w:rsidR="00E6464C">
        <w:t>,</w:t>
      </w:r>
      <w:r>
        <w:t xml:space="preserve">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Ardron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w:t>
      </w:r>
      <w:r w:rsidR="00205B5E">
        <w:t xml:space="preserve">27 </w:t>
      </w:r>
      <w:r>
        <w:t>scenarios to explore</w:t>
      </w:r>
      <w:r w:rsidR="00205B5E">
        <w:t xml:space="preserve"> (i.e. </w:t>
      </w:r>
      <w:r w:rsidR="00640FB8">
        <w:t>3 * 3 * 3)</w:t>
      </w:r>
      <w:r>
        <w:t xml:space="preserve">. With the most complex problem investigated here this would take in the order of </w:t>
      </w:r>
      <w:r w:rsidR="005424B9">
        <w:t>several</w:t>
      </w:r>
      <w:r>
        <w:t xml:space="preserve"> days just to calibrate </w:t>
      </w:r>
      <w:proofErr w:type="spellStart"/>
      <w:r>
        <w:t>Marxan</w:t>
      </w:r>
      <w:proofErr w:type="spellEnd"/>
      <w:r>
        <w:t xml:space="preserve"> 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06550AA4"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6" w:name="__Fieldmark__678_924499877"/>
      <w:r w:rsidR="00E93913" w:rsidRPr="00E93913">
        <w:t>(</w:t>
      </w:r>
      <w:proofErr w:type="spellStart"/>
      <w:r w:rsidR="00E93913" w:rsidRPr="00E93913">
        <w:t>Ardron</w:t>
      </w:r>
      <w:proofErr w:type="spellEnd"/>
      <w:r w:rsidR="00E93913" w:rsidRPr="00E93913">
        <w:t xml:space="preserve"> et al. 2010)</w:t>
      </w:r>
      <w:r>
        <w:fldChar w:fldCharType="end"/>
      </w:r>
      <w:bookmarkEnd w:id="26"/>
      <w:r>
        <w:t xml:space="preserve">, larger problem sizes </w:t>
      </w:r>
      <w:r w:rsidR="00BE271C">
        <w:t xml:space="preserve">should be approached with caution </w:t>
      </w:r>
      <w:r>
        <w:t xml:space="preserve">using SA </w:t>
      </w:r>
      <w:r w:rsidR="00FA2170">
        <w:lastRenderedPageBreak/>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0E7A60">
        <w:instrText xml:space="preserve"> ADDIN ZOTERO_ITEM CSL_CITATION {"citationID":"O6AUwdSs","properties":{"formattedCitation":"(Hanson 2018; Schuster et al. 2019)","plainCitation":"(Hanson 2018; Schuster et al. 2019)","noteIndex":0},"citationItems":[{"id":2613,"uris":["http://zotero.org/users/878981/items/9IA8VBQR"],"uri":["http://zotero.org/users/878981/items/9IA8VBQR"],"itemData":{"id":2613,"type":"thesis","title":"Conserving evolutionary processes","publisher":"The University of Queensland","genre":"PhD thesis, DOI: https://doi.org/10.14264/uql.2018.552","archive":"https://doi.org/10.14264/uql.2018.552","abstract":"One of the most fundamental aims in conservation is to ensure the long-term persistence of biodiversity. To achieve this goal, hundreds of thousands of protected areas have been set aside globally to buffer species from anthropogenic impacts and provide a platform for management actions. To be effective, protected areas must preserve existing patterns of biodiversity (e.g. species, ecosystems) and also the evolutionary processes that create new patterns of biodiversity. By ensuring that disruptions to evolutionary processes are minimized, protected areas can help maintain existing patterns of genetic diversity and facilitate adaptation to new threats. This is particularly important in a world where environmental change is rapidly accelerating. However, despite this, evolutionary processes are rarely considered when siting new protected areas or evaluating existing protected area systems.\n\nThe main goal of this thesis is to improve our understanding of how evolutionary processes can be incorporated into conservation planning to deliver more effective protected areas. To achieve this goal, I develop a novel decision support tool to target intra-specific variation in conservation prioritizations (Chapter 2). I then investigate potential surrogates for representing intra-specific genetic variation (Chapter 3) and maintaining gene flow in prioritizations (Chapter 4). Finally, I evaluate how well the existing protected area system is representing adaptive processes for nearly every vertebrate species on Earth (Chapter 5).\n\nBuilding prioritizations that conserve evolutionary processes has been a long standing challenge in conservation planning. In Chapter 2, I develop a new decision support tool---the raptr R package---for generating multi-species prioritizations that minimize the overall cost of the solution whilst (i) securing a representative sample of the intra-specific variation for each species, (ii) providing an adequate amount of habitat for each species, and (iii) minimizing the level of overall fragmentation in the solution. By applying this method to simulated and case-study species, I show that conservation planners need to explicitly target intra-specific variation---otherwise they risk losing it. This chapter paves the way for using intra-specific variation to guide the selection of nature reserves. After developing this decision support tool, I use it to examine potential surrogates for conserving evolutionary processes.\n\nOne of the key reasons that evolutionary processes are not often used to guide reserve selection is that substantial resources and expertise are needed to obtain and analyze genetic data. In Chapters 3 and 4, I investigate the effectiveness of strategies for capturing evolutionary processes using freely available genetic data for multiple alpine plant species. In Chapter 3, I show that prioritizations capturing a representative sample of the climatic variation and geographic spread across species' distributions tend also to capture a large proportion of species' adaptive and neutral genetic variation. In Chapter 4, I found that conventional approaches for increasing connectivity may not actually result in prioritizations that maintain strong levels of gene flow. These findings illustrate how genetic data can be used to guide conservation planning. Furthermore, they show that freely available data can, at least in some cases, be used to deliver effective protected area systems even when genetic data are not available. After demonstrating that environmental data can be used as a surrogate for conserving evolutionary processes, I then use environmental data to explore how well the existing global protected area system is conserving adaptive evolutionary processes.\n\nIn response to the biodiversity crisis, 195 governments have signed the Convention on Biological Diversity. These nations have pledged to protect at least 17 % of the Earth's land and improve the conservation status for species at risk of extinction by the year 2020 (Aichi Targets 11 and 12). One of the components for monitoring progress made towards conserving biodiversity is the protection of habitats that contain \"key evolutionary processes\" (Annex I). By conserving populations in a wide range of climatic conditions, protected area systems can maximize the range of existing and potential local adaptations within a species. In Chapter 5, I discover that the global protected area system poorly represents the climatic conditions found across species' geographic distributions. To begin to address this shortfall, I also identify priority areas for protected area expansion. This work provides the first global assessment for how well protected areas are fostering adaptive evolutionary process for the world's amphibians, birds, and mammals.\n\nThis thesis sheds new light on understanding how well evolutionary processes are conserved, and how conservation decisions can be made in a way that safeguards evolutionary processes. It combines ideas from conservation biology, decision science, and evolutionary biology. The discoveries made here will be relevant to a broad range of scientists working in conservation and genetics research, and also policy makers and planners engaged in protecting biodiversity. Careful utilization of the decision support tool (Chapter 2), genetic and surrogate data (Chapters 3 and 4), and priority areas (Chapter 5) outlined in this thesis could substantially increase the chances for the long-term persistence of biodiversity.","URL":"https://doi.org/10.14264/uql.2018.552","author":[{"family":"Hanson","given":"JO"}],"issued":{"date-parts":[["2018"]]}}},{"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0E7A60" w:rsidRPr="000E7A60">
        <w:t>(Hanson 2018; 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This ability could be used to great advantage during stakeholder meetings, to explore various scenarios and undertake rapid sensitivity analysi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0D52B592"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rsidR="003B09AD">
        <w:rPr>
          <w:lang w:val="en-CA"/>
        </w:rPr>
        <w:t>All d</w:t>
      </w:r>
      <w:r w:rsidR="003B09AD" w:rsidRPr="00CF0525">
        <w:rPr>
          <w:lang w:val="en-CA"/>
        </w:rPr>
        <w:t xml:space="preserve">ata, scripts and </w:t>
      </w:r>
      <w:r w:rsidR="003B09AD" w:rsidRPr="00CF0525">
        <w:rPr>
          <w:lang w:val="en-CA"/>
        </w:rPr>
        <w:lastRenderedPageBreak/>
        <w:t>full results are available here:</w:t>
      </w:r>
      <w:r w:rsidR="003B09AD">
        <w:rPr>
          <w:lang w:val="en-CA"/>
        </w:rPr>
        <w:t xml:space="preserve"> </w:t>
      </w:r>
      <w:hyperlink r:id="rId15" w:history="1">
        <w:r w:rsidR="003B09AD" w:rsidRPr="00DC28AB">
          <w:rPr>
            <w:rStyle w:val="Hyperlink"/>
            <w:lang w:val="en-CA"/>
          </w:rPr>
          <w:t>https://osf.io/my8pc/?view_only=eaf7a8aff8314dd789f1873053fae27a</w:t>
        </w:r>
      </w:hyperlink>
      <w:r w:rsidR="003B09AD">
        <w:rPr>
          <w:lang w:val="en-CA"/>
        </w:rPr>
        <w:t xml:space="preserve">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bookmarkStart w:id="27" w:name="_Hlk10202078"/>
    <w:p w14:paraId="2E6009F7" w14:textId="77777777" w:rsidR="000E7A60" w:rsidRPr="000E7A60" w:rsidRDefault="00AD7987" w:rsidP="000E7A60">
      <w:pPr>
        <w:pStyle w:val="Bibliography"/>
        <w:rPr>
          <w:rFonts w:cs="Times New Roman"/>
        </w:rPr>
      </w:pPr>
      <w:r>
        <w:rPr>
          <w:b/>
          <w:lang w:val="en-CA"/>
        </w:rPr>
        <w:fldChar w:fldCharType="begin"/>
      </w:r>
      <w:r w:rsidR="000E7A60">
        <w:rPr>
          <w:b/>
          <w:lang w:val="en-CA"/>
        </w:rPr>
        <w:instrText xml:space="preserve"> ADDIN ZOTERO_BIBL {"uncited":[],"omitted":[],"custom":[]} CSL_BIBLIOGRAPHY </w:instrText>
      </w:r>
      <w:r>
        <w:rPr>
          <w:b/>
          <w:lang w:val="en-CA"/>
        </w:rPr>
        <w:fldChar w:fldCharType="separate"/>
      </w:r>
      <w:r w:rsidR="000E7A60" w:rsidRPr="000E7A60">
        <w:rPr>
          <w:rFonts w:cs="Times New Roman"/>
        </w:rPr>
        <w:t xml:space="preserve">Ando, A., Camm, J., Polasky, S. &amp; Solow, A. (1998). Species Distributions, Land Values, and Efficient Conservation. </w:t>
      </w:r>
      <w:r w:rsidR="000E7A60" w:rsidRPr="000E7A60">
        <w:rPr>
          <w:rFonts w:cs="Times New Roman"/>
          <w:i/>
          <w:iCs/>
        </w:rPr>
        <w:t>Science</w:t>
      </w:r>
      <w:r w:rsidR="000E7A60" w:rsidRPr="000E7A60">
        <w:rPr>
          <w:rFonts w:cs="Times New Roman"/>
        </w:rPr>
        <w:t>, New Series, 279, 2126–2128.</w:t>
      </w:r>
    </w:p>
    <w:p w14:paraId="356B1695" w14:textId="77777777" w:rsidR="000E7A60" w:rsidRPr="000E7A60" w:rsidRDefault="000E7A60" w:rsidP="000E7A60">
      <w:pPr>
        <w:pStyle w:val="Bibliography"/>
        <w:rPr>
          <w:rFonts w:cs="Times New Roman"/>
        </w:rPr>
      </w:pPr>
      <w:r w:rsidRPr="000E7A60">
        <w:rPr>
          <w:rFonts w:cs="Times New Roman"/>
        </w:rPr>
        <w:t xml:space="preserve">Ardron, J.A., Possingham, H.P. &amp; Klein, C.J. (eds.). (2010). </w:t>
      </w:r>
      <w:r w:rsidRPr="000E7A60">
        <w:rPr>
          <w:rFonts w:cs="Times New Roman"/>
          <w:i/>
          <w:iCs/>
        </w:rPr>
        <w:t>Marxan Good Practices Handbook, Version 2</w:t>
      </w:r>
      <w:r w:rsidRPr="000E7A60">
        <w:rPr>
          <w:rFonts w:cs="Times New Roman"/>
        </w:rPr>
        <w:t>. Pacific Marine Analysis and Research Association, Victoria, BC, Canada.</w:t>
      </w:r>
    </w:p>
    <w:p w14:paraId="684E2167" w14:textId="77777777" w:rsidR="000E7A60" w:rsidRPr="000E7A60" w:rsidRDefault="000E7A60" w:rsidP="000E7A60">
      <w:pPr>
        <w:pStyle w:val="Bibliography"/>
        <w:rPr>
          <w:rFonts w:cs="Times New Roman"/>
        </w:rPr>
      </w:pPr>
      <w:r w:rsidRPr="000E7A60">
        <w:rPr>
          <w:rFonts w:cs="Times New Roman"/>
        </w:rPr>
        <w:t xml:space="preserve">Ball, I.R.R., Possingham, H.P.P. &amp; Watts, M.E.E. (2009). Marxan and relatives: Software for spatial conservation prioritisation. In: </w:t>
      </w:r>
      <w:r w:rsidRPr="000E7A60">
        <w:rPr>
          <w:rFonts w:cs="Times New Roman"/>
          <w:i/>
          <w:iCs/>
        </w:rPr>
        <w:t>Spatial conservation prioritisation: Quantitative methods and computational tools.</w:t>
      </w:r>
      <w:r w:rsidRPr="000E7A60">
        <w:rPr>
          <w:rFonts w:cs="Times New Roman"/>
        </w:rPr>
        <w:t xml:space="preserve"> (eds. Moilanen, A., Wilson, K. &amp; Possingham, H.P.). Oxford University Press, Oxford, pp. 185–195.</w:t>
      </w:r>
    </w:p>
    <w:p w14:paraId="18644D01" w14:textId="77777777" w:rsidR="000E7A60" w:rsidRPr="000E7A60" w:rsidRDefault="000E7A60" w:rsidP="000E7A60">
      <w:pPr>
        <w:pStyle w:val="Bibliography"/>
        <w:rPr>
          <w:rFonts w:cs="Times New Roman"/>
        </w:rPr>
      </w:pPr>
      <w:r w:rsidRPr="000E7A60">
        <w:rPr>
          <w:rFonts w:cs="Times New Roman"/>
        </w:rPr>
        <w:t xml:space="preserve">Beyer, H.L., Dujardin, Y., Watts, M.E. &amp; Possingham, H.P. (2016). Solving conservation planning problems with integer linear programming. </w:t>
      </w:r>
      <w:r w:rsidRPr="000E7A60">
        <w:rPr>
          <w:rFonts w:cs="Times New Roman"/>
          <w:i/>
          <w:iCs/>
        </w:rPr>
        <w:t>Ecological Modelling</w:t>
      </w:r>
      <w:r w:rsidRPr="000E7A60">
        <w:rPr>
          <w:rFonts w:cs="Times New Roman"/>
        </w:rPr>
        <w:t>, 328, 14–22.</w:t>
      </w:r>
    </w:p>
    <w:p w14:paraId="5AEAD802" w14:textId="77777777" w:rsidR="000E7A60" w:rsidRPr="000E7A60" w:rsidRDefault="000E7A60" w:rsidP="000E7A60">
      <w:pPr>
        <w:pStyle w:val="Bibliography"/>
        <w:rPr>
          <w:rFonts w:cs="Times New Roman"/>
        </w:rPr>
      </w:pPr>
      <w:r w:rsidRPr="000E7A60">
        <w:rPr>
          <w:rFonts w:cs="Times New Roman"/>
        </w:rPr>
        <w:t xml:space="preserve">Cocks, K.D. &amp; Baird, I.A. (1989). Using mathematical programming to address the multiple reserve selection problem: An example from the Eyre Peninsula, South Australia. </w:t>
      </w:r>
      <w:r w:rsidRPr="000E7A60">
        <w:rPr>
          <w:rFonts w:cs="Times New Roman"/>
          <w:i/>
          <w:iCs/>
        </w:rPr>
        <w:t>Biological Conservation</w:t>
      </w:r>
      <w:r w:rsidRPr="000E7A60">
        <w:rPr>
          <w:rFonts w:cs="Times New Roman"/>
        </w:rPr>
        <w:t>, 49, 113–130.</w:t>
      </w:r>
    </w:p>
    <w:p w14:paraId="7E6DAADA" w14:textId="77777777" w:rsidR="000E7A60" w:rsidRPr="000E7A60" w:rsidRDefault="000E7A60" w:rsidP="000E7A60">
      <w:pPr>
        <w:pStyle w:val="Bibliography"/>
        <w:rPr>
          <w:rFonts w:cs="Times New Roman"/>
        </w:rPr>
      </w:pPr>
      <w:r w:rsidRPr="000E7A60">
        <w:rPr>
          <w:rFonts w:cs="Times New Roman"/>
        </w:rPr>
        <w:t xml:space="preserve">Dantzig, G. (2016). </w:t>
      </w:r>
      <w:r w:rsidRPr="000E7A60">
        <w:rPr>
          <w:rFonts w:cs="Times New Roman"/>
          <w:i/>
          <w:iCs/>
        </w:rPr>
        <w:t>Linear Programming and Extensions</w:t>
      </w:r>
      <w:r w:rsidRPr="000E7A60">
        <w:rPr>
          <w:rFonts w:cs="Times New Roman"/>
        </w:rPr>
        <w:t>. Princeton University Press.</w:t>
      </w:r>
    </w:p>
    <w:p w14:paraId="50405D23" w14:textId="77777777" w:rsidR="000E7A60" w:rsidRPr="000E7A60" w:rsidRDefault="000E7A60" w:rsidP="000E7A60">
      <w:pPr>
        <w:pStyle w:val="Bibliography"/>
        <w:rPr>
          <w:rFonts w:cs="Times New Roman"/>
        </w:rPr>
      </w:pPr>
      <w:r w:rsidRPr="000E7A60">
        <w:rPr>
          <w:rFonts w:cs="Times New Roman"/>
        </w:rPr>
        <w:t xml:space="preserve">Ferraro, P.J. (2003). Assigning priority to environmental policy interventions in a heterogeneous world. </w:t>
      </w:r>
      <w:r w:rsidRPr="000E7A60">
        <w:rPr>
          <w:rFonts w:cs="Times New Roman"/>
          <w:i/>
          <w:iCs/>
        </w:rPr>
        <w:t>Journal of Policy Analysis and Management</w:t>
      </w:r>
      <w:r w:rsidRPr="000E7A60">
        <w:rPr>
          <w:rFonts w:cs="Times New Roman"/>
        </w:rPr>
        <w:t>, 22, 27–43.</w:t>
      </w:r>
    </w:p>
    <w:p w14:paraId="5041EFF0" w14:textId="77777777" w:rsidR="000E7A60" w:rsidRPr="000E7A60" w:rsidRDefault="000E7A60" w:rsidP="000E7A60">
      <w:pPr>
        <w:pStyle w:val="Bibliography"/>
        <w:rPr>
          <w:rFonts w:cs="Times New Roman"/>
        </w:rPr>
      </w:pPr>
      <w:r w:rsidRPr="000E7A60">
        <w:rPr>
          <w:rFonts w:cs="Times New Roman"/>
        </w:rPr>
        <w:t xml:space="preserve">Fiske, I.J. &amp; Chandler, R.B. (2011). unmarked : An R Package for Fitting Hierarchical Models of Wildlife Occurrence and Abundance. </w:t>
      </w:r>
      <w:r w:rsidRPr="000E7A60">
        <w:rPr>
          <w:rFonts w:cs="Times New Roman"/>
          <w:i/>
          <w:iCs/>
        </w:rPr>
        <w:t>Journal Of Statistical Software</w:t>
      </w:r>
      <w:r w:rsidRPr="000E7A60">
        <w:rPr>
          <w:rFonts w:cs="Times New Roman"/>
        </w:rPr>
        <w:t>, 43, 128–129.</w:t>
      </w:r>
    </w:p>
    <w:p w14:paraId="0C9EBD6E" w14:textId="77777777" w:rsidR="000E7A60" w:rsidRPr="000E7A60" w:rsidRDefault="000E7A60" w:rsidP="000E7A60">
      <w:pPr>
        <w:pStyle w:val="Bibliography"/>
        <w:rPr>
          <w:rFonts w:cs="Times New Roman"/>
        </w:rPr>
      </w:pPr>
      <w:r w:rsidRPr="000E7A60">
        <w:rPr>
          <w:rFonts w:cs="Times New Roman"/>
        </w:rPr>
        <w:t xml:space="preserve">Gurobi Optimization Inc. (2017). </w:t>
      </w:r>
      <w:r w:rsidRPr="000E7A60">
        <w:rPr>
          <w:rFonts w:cs="Times New Roman"/>
          <w:i/>
          <w:iCs/>
        </w:rPr>
        <w:t>Gurobi Optimizer Reference Manual, Version 7.5.1</w:t>
      </w:r>
      <w:r w:rsidRPr="000E7A60">
        <w:rPr>
          <w:rFonts w:cs="Times New Roman"/>
        </w:rPr>
        <w:t>.</w:t>
      </w:r>
    </w:p>
    <w:p w14:paraId="40D5E660" w14:textId="77777777" w:rsidR="000E7A60" w:rsidRPr="000E7A60" w:rsidRDefault="000E7A60" w:rsidP="000E7A60">
      <w:pPr>
        <w:pStyle w:val="Bibliography"/>
        <w:rPr>
          <w:rFonts w:cs="Times New Roman"/>
        </w:rPr>
      </w:pPr>
      <w:r w:rsidRPr="000E7A60">
        <w:rPr>
          <w:rFonts w:cs="Times New Roman"/>
        </w:rPr>
        <w:t xml:space="preserve">Hanson, J. (2018). </w:t>
      </w:r>
      <w:r w:rsidRPr="000E7A60">
        <w:rPr>
          <w:rFonts w:cs="Times New Roman"/>
          <w:i/>
          <w:iCs/>
        </w:rPr>
        <w:t>Conserving evolutionary processes</w:t>
      </w:r>
      <w:r w:rsidRPr="000E7A60">
        <w:rPr>
          <w:rFonts w:cs="Times New Roman"/>
        </w:rPr>
        <w:t xml:space="preserve"> (PhD thesis, DOI: https://doi.org/10.14264/uql.2018.552).</w:t>
      </w:r>
    </w:p>
    <w:p w14:paraId="68F3BA4D" w14:textId="77777777" w:rsidR="000E7A60" w:rsidRPr="000E7A60" w:rsidRDefault="000E7A60" w:rsidP="000E7A60">
      <w:pPr>
        <w:pStyle w:val="Bibliography"/>
        <w:rPr>
          <w:rFonts w:cs="Times New Roman"/>
        </w:rPr>
      </w:pPr>
      <w:r w:rsidRPr="000E7A60">
        <w:rPr>
          <w:rFonts w:cs="Times New Roman"/>
        </w:rPr>
        <w:lastRenderedPageBreak/>
        <w:t xml:space="preserve">Hanson, J., Schuster, R., Morrell, N., Strimas-Mackey, M., Watts, M.E., Arcese, P., Bennett, J.R. &amp; Possingham, H.P. (2019). </w:t>
      </w:r>
      <w:r w:rsidRPr="000E7A60">
        <w:rPr>
          <w:rFonts w:cs="Times New Roman"/>
          <w:i/>
          <w:iCs/>
        </w:rPr>
        <w:t>prioritizr: Systematic Conservation Prioritization in R, Version 4.0.2</w:t>
      </w:r>
      <w:r w:rsidRPr="000E7A60">
        <w:rPr>
          <w:rFonts w:cs="Times New Roman"/>
        </w:rPr>
        <w:t>.</w:t>
      </w:r>
    </w:p>
    <w:p w14:paraId="693F1C79" w14:textId="77777777" w:rsidR="000E7A60" w:rsidRPr="000E7A60" w:rsidRDefault="000E7A60" w:rsidP="000E7A60">
      <w:pPr>
        <w:pStyle w:val="Bibliography"/>
        <w:rPr>
          <w:rFonts w:cs="Times New Roman"/>
        </w:rPr>
      </w:pPr>
      <w:r w:rsidRPr="000E7A60">
        <w:rPr>
          <w:rFonts w:cs="Times New Roman"/>
          <w:lang w:val="de-AT"/>
        </w:rPr>
        <w:t xml:space="preserve">Harter, R., Hornik, K., Theussl, S., Szymanski, C. &amp; Schwendinger, F. (2017). </w:t>
      </w:r>
      <w:r w:rsidRPr="000E7A60">
        <w:rPr>
          <w:rFonts w:cs="Times New Roman"/>
          <w:i/>
          <w:iCs/>
        </w:rPr>
        <w:t>Rsymphony: SYMPHONY in R</w:t>
      </w:r>
      <w:r w:rsidRPr="000E7A60">
        <w:rPr>
          <w:rFonts w:cs="Times New Roman"/>
        </w:rPr>
        <w:t>.</w:t>
      </w:r>
    </w:p>
    <w:p w14:paraId="35343B81" w14:textId="77777777" w:rsidR="000E7A60" w:rsidRPr="000E7A60" w:rsidRDefault="000E7A60" w:rsidP="000E7A60">
      <w:pPr>
        <w:pStyle w:val="Bibliography"/>
        <w:rPr>
          <w:rFonts w:cs="Times New Roman"/>
        </w:rPr>
      </w:pPr>
      <w:r w:rsidRPr="000E7A60">
        <w:rPr>
          <w:rFonts w:cs="Times New Roman"/>
        </w:rPr>
        <w:t xml:space="preserve">Hochachka, W.M., Fink, D., Hutchinson, R.A., Sheldon, D., Wong, W.-K. &amp; Kelling, S. (2012). Data-intensive science applied to broad-scale citizen science. </w:t>
      </w:r>
      <w:r w:rsidRPr="000E7A60">
        <w:rPr>
          <w:rFonts w:cs="Times New Roman"/>
          <w:i/>
          <w:iCs/>
        </w:rPr>
        <w:t>Trends in ecology &amp; evolution</w:t>
      </w:r>
      <w:r w:rsidRPr="000E7A60">
        <w:rPr>
          <w:rFonts w:cs="Times New Roman"/>
        </w:rPr>
        <w:t>, 27, 130–137.</w:t>
      </w:r>
    </w:p>
    <w:p w14:paraId="2FDB8CC5" w14:textId="77777777" w:rsidR="000E7A60" w:rsidRPr="000E7A60" w:rsidRDefault="000E7A60" w:rsidP="000E7A60">
      <w:pPr>
        <w:pStyle w:val="Bibliography"/>
        <w:rPr>
          <w:rFonts w:cs="Times New Roman"/>
        </w:rPr>
      </w:pPr>
      <w:r w:rsidRPr="000E7A60">
        <w:rPr>
          <w:rFonts w:cs="Times New Roman"/>
        </w:rPr>
        <w:t xml:space="preserve">Joppa, L.N. &amp; Pfaff, A. (2009). High and far: biases in the location of protected areas. </w:t>
      </w:r>
      <w:r w:rsidRPr="000E7A60">
        <w:rPr>
          <w:rFonts w:cs="Times New Roman"/>
          <w:i/>
          <w:iCs/>
        </w:rPr>
        <w:t>PloS one</w:t>
      </w:r>
      <w:r w:rsidRPr="000E7A60">
        <w:rPr>
          <w:rFonts w:cs="Times New Roman"/>
        </w:rPr>
        <w:t>, 4, e8273.</w:t>
      </w:r>
    </w:p>
    <w:p w14:paraId="14B4314B" w14:textId="77777777" w:rsidR="000E7A60" w:rsidRPr="000E7A60" w:rsidRDefault="000E7A60" w:rsidP="000E7A60">
      <w:pPr>
        <w:pStyle w:val="Bibliography"/>
        <w:rPr>
          <w:rFonts w:cs="Times New Roman"/>
        </w:rPr>
      </w:pPr>
      <w:r w:rsidRPr="000E7A60">
        <w:rPr>
          <w:rFonts w:cs="Times New Roman"/>
        </w:rPr>
        <w:t xml:space="preserve">Lin, C.Y., Liu, J.W.S., Yeh, K.L. &amp; Chu, E.T.H. (2017). Participant Selection Problem: Relative Performance of Five Optimization Solvers. In: </w:t>
      </w:r>
      <w:r w:rsidRPr="000E7A60">
        <w:rPr>
          <w:rFonts w:cs="Times New Roman"/>
          <w:i/>
          <w:iCs/>
        </w:rPr>
        <w:t>Proceedings of the 8th International Conference on Computer Modeling and Simulation</w:t>
      </w:r>
      <w:r w:rsidRPr="000E7A60">
        <w:rPr>
          <w:rFonts w:cs="Times New Roman"/>
        </w:rPr>
        <w:t>, ICCMS ’17. ACM, New York, NY, USA, pp. 24–31.</w:t>
      </w:r>
    </w:p>
    <w:p w14:paraId="5FD3C7E9" w14:textId="77777777" w:rsidR="000E7A60" w:rsidRPr="000E7A60" w:rsidRDefault="000E7A60" w:rsidP="000E7A60">
      <w:pPr>
        <w:pStyle w:val="Bibliography"/>
        <w:rPr>
          <w:rFonts w:cs="Times New Roman"/>
        </w:rPr>
      </w:pPr>
      <w:r w:rsidRPr="000E7A60">
        <w:rPr>
          <w:rFonts w:cs="Times New Roman"/>
        </w:rPr>
        <w:t>Luppold, A., Oehlert, D. &amp; Falk, H. (2018). Evaluating the performance of solvers for integer-linear programming.</w:t>
      </w:r>
    </w:p>
    <w:p w14:paraId="5AA9224A" w14:textId="77777777" w:rsidR="000E7A60" w:rsidRPr="000E7A60" w:rsidRDefault="000E7A60" w:rsidP="000E7A60">
      <w:pPr>
        <w:pStyle w:val="Bibliography"/>
        <w:rPr>
          <w:rFonts w:cs="Times New Roman"/>
        </w:rPr>
      </w:pPr>
      <w:r w:rsidRPr="000E7A60">
        <w:rPr>
          <w:rFonts w:cs="Times New Roman"/>
        </w:rPr>
        <w:t xml:space="preserve">Mackenzie, D.I., Nichols, J.D., Lachman, G.B., Droege, S.J., Royle, J.A. &amp; Langtimm, C.A. (2002). Estimating site occupancy rates when detection probabilities are less than one. </w:t>
      </w:r>
      <w:r w:rsidRPr="000E7A60">
        <w:rPr>
          <w:rFonts w:cs="Times New Roman"/>
          <w:i/>
          <w:iCs/>
        </w:rPr>
        <w:t>Ecology</w:t>
      </w:r>
      <w:r w:rsidRPr="000E7A60">
        <w:rPr>
          <w:rFonts w:cs="Times New Roman"/>
        </w:rPr>
        <w:t>, 83, 2248–2255.</w:t>
      </w:r>
    </w:p>
    <w:p w14:paraId="25955943" w14:textId="77777777" w:rsidR="000E7A60" w:rsidRPr="000E7A60" w:rsidRDefault="000E7A60" w:rsidP="000E7A60">
      <w:pPr>
        <w:pStyle w:val="Bibliography"/>
        <w:rPr>
          <w:rFonts w:cs="Times New Roman"/>
        </w:rPr>
      </w:pPr>
      <w:r w:rsidRPr="000E7A60">
        <w:rPr>
          <w:rFonts w:cs="Times New Roman"/>
        </w:rPr>
        <w:t xml:space="preserve">Margules, C.R. &amp; Pressey, R.L. (2000). Systematic conservation planning. </w:t>
      </w:r>
      <w:r w:rsidRPr="000E7A60">
        <w:rPr>
          <w:rFonts w:cs="Times New Roman"/>
          <w:i/>
          <w:iCs/>
        </w:rPr>
        <w:t>Nature</w:t>
      </w:r>
      <w:r w:rsidRPr="000E7A60">
        <w:rPr>
          <w:rFonts w:cs="Times New Roman"/>
        </w:rPr>
        <w:t>, 405, 243–53.</w:t>
      </w:r>
    </w:p>
    <w:p w14:paraId="6D8E13CA" w14:textId="77777777" w:rsidR="000E7A60" w:rsidRPr="000E7A60" w:rsidRDefault="000E7A60" w:rsidP="000E7A60">
      <w:pPr>
        <w:pStyle w:val="Bibliography"/>
        <w:rPr>
          <w:rFonts w:cs="Times New Roman"/>
        </w:rPr>
      </w:pPr>
      <w:r w:rsidRPr="000E7A60">
        <w:rPr>
          <w:rFonts w:cs="Times New Roman"/>
        </w:rPr>
        <w:t xml:space="preserve">McIntosh, E.J., Pressey, R.L., Lloyd, S., Smith, R. &amp; Grenyer, R. (2017). The Impact of Systematic Conservation Planning. </w:t>
      </w:r>
      <w:r w:rsidRPr="000E7A60">
        <w:rPr>
          <w:rFonts w:cs="Times New Roman"/>
          <w:i/>
          <w:iCs/>
        </w:rPr>
        <w:t>Annual Review of Environment and Resources</w:t>
      </w:r>
      <w:r w:rsidRPr="000E7A60">
        <w:rPr>
          <w:rFonts w:cs="Times New Roman"/>
        </w:rPr>
        <w:t>, 42, annurev-environ-102016-060902.</w:t>
      </w:r>
    </w:p>
    <w:p w14:paraId="7E9A0BEA" w14:textId="77777777" w:rsidR="000E7A60" w:rsidRPr="000E7A60" w:rsidRDefault="000E7A60" w:rsidP="000E7A60">
      <w:pPr>
        <w:pStyle w:val="Bibliography"/>
        <w:rPr>
          <w:rFonts w:cs="Times New Roman"/>
        </w:rPr>
      </w:pPr>
      <w:r w:rsidRPr="000E7A60">
        <w:rPr>
          <w:rFonts w:cs="Times New Roman"/>
        </w:rPr>
        <w:lastRenderedPageBreak/>
        <w:t xml:space="preserve">Meidinger, D. &amp; Pojar, J. (1991). </w:t>
      </w:r>
      <w:r w:rsidRPr="000E7A60">
        <w:rPr>
          <w:rFonts w:cs="Times New Roman"/>
          <w:i/>
          <w:iCs/>
        </w:rPr>
        <w:t>Ecosystems of British Columbia</w:t>
      </w:r>
      <w:r w:rsidRPr="000E7A60">
        <w:rPr>
          <w:rFonts w:cs="Times New Roman"/>
        </w:rPr>
        <w:t>. British Columbia Ministry of Forests, Victoria, BC.</w:t>
      </w:r>
    </w:p>
    <w:p w14:paraId="76C8009F" w14:textId="77777777" w:rsidR="000E7A60" w:rsidRPr="000E7A60" w:rsidRDefault="000E7A60" w:rsidP="000E7A60">
      <w:pPr>
        <w:pStyle w:val="Bibliography"/>
        <w:rPr>
          <w:rFonts w:cs="Times New Roman"/>
        </w:rPr>
      </w:pPr>
      <w:r w:rsidRPr="000E7A60">
        <w:rPr>
          <w:rFonts w:cs="Times New Roman"/>
        </w:rPr>
        <w:t xml:space="preserve">Naidoo, R., Balmford, A., Ferraro, P.J., Polasky, S., Ricketts, T.H. &amp; Rouget, M. (2006). Integrating economic costs into conservation planning. </w:t>
      </w:r>
      <w:r w:rsidRPr="000E7A60">
        <w:rPr>
          <w:rFonts w:cs="Times New Roman"/>
          <w:i/>
          <w:iCs/>
        </w:rPr>
        <w:t>Trends in ecology &amp; evolution</w:t>
      </w:r>
      <w:r w:rsidRPr="000E7A60">
        <w:rPr>
          <w:rFonts w:cs="Times New Roman"/>
        </w:rPr>
        <w:t>, 21, 681–7.</w:t>
      </w:r>
    </w:p>
    <w:p w14:paraId="71CCD443" w14:textId="77777777" w:rsidR="000E7A60" w:rsidRPr="000E7A60" w:rsidRDefault="000E7A60" w:rsidP="000E7A60">
      <w:pPr>
        <w:pStyle w:val="Bibliography"/>
        <w:rPr>
          <w:rFonts w:cs="Times New Roman"/>
        </w:rPr>
      </w:pPr>
      <w:r w:rsidRPr="000E7A60">
        <w:rPr>
          <w:rFonts w:cs="Times New Roman"/>
        </w:rPr>
        <w:t xml:space="preserve">Polasky, S., Camm, J.D. &amp; Garber-Yonts, B. (2001). Selecting Biological Reserves Cost-Effectively: An Application to Terrestrial Vertebrate Conservation in Oregon. </w:t>
      </w:r>
      <w:r w:rsidRPr="000E7A60">
        <w:rPr>
          <w:rFonts w:cs="Times New Roman"/>
          <w:i/>
          <w:iCs/>
        </w:rPr>
        <w:t>Land Economics</w:t>
      </w:r>
      <w:r w:rsidRPr="000E7A60">
        <w:rPr>
          <w:rFonts w:cs="Times New Roman"/>
        </w:rPr>
        <w:t>, 77, 68–78.</w:t>
      </w:r>
    </w:p>
    <w:p w14:paraId="59F7FBF5" w14:textId="77777777" w:rsidR="000E7A60" w:rsidRPr="000E7A60" w:rsidRDefault="000E7A60" w:rsidP="000E7A60">
      <w:pPr>
        <w:pStyle w:val="Bibliography"/>
        <w:rPr>
          <w:rFonts w:cs="Times New Roman"/>
        </w:rPr>
      </w:pPr>
      <w:r w:rsidRPr="000E7A60">
        <w:rPr>
          <w:rFonts w:cs="Times New Roman"/>
        </w:rPr>
        <w:t xml:space="preserve">Pressey, R., Humphries, C., Margules, C., Vane-Wright, R. &amp; Williams, P. (1993). Beyond opportunism: key principles for systematic reserve selection. </w:t>
      </w:r>
      <w:r w:rsidRPr="000E7A60">
        <w:rPr>
          <w:rFonts w:cs="Times New Roman"/>
          <w:i/>
          <w:iCs/>
        </w:rPr>
        <w:t>Trends in ecology &amp; evolution</w:t>
      </w:r>
      <w:r w:rsidRPr="000E7A60">
        <w:rPr>
          <w:rFonts w:cs="Times New Roman"/>
        </w:rPr>
        <w:t>, 8, 124–128.</w:t>
      </w:r>
    </w:p>
    <w:p w14:paraId="1989DC51" w14:textId="77777777" w:rsidR="000E7A60" w:rsidRPr="000E7A60" w:rsidRDefault="000E7A60" w:rsidP="000E7A60">
      <w:pPr>
        <w:pStyle w:val="Bibliography"/>
        <w:rPr>
          <w:rFonts w:cs="Times New Roman"/>
        </w:rPr>
      </w:pPr>
      <w:r w:rsidRPr="000E7A60">
        <w:rPr>
          <w:rFonts w:cs="Times New Roman"/>
        </w:rPr>
        <w:t xml:space="preserve">Pressey, R.L. &amp; Bottrill, M.C. (2008). Opportunism, Threats, and the Evolution of Systematic Conservation Planning. </w:t>
      </w:r>
      <w:r w:rsidRPr="000E7A60">
        <w:rPr>
          <w:rFonts w:cs="Times New Roman"/>
          <w:i/>
          <w:iCs/>
        </w:rPr>
        <w:t>Conservation Biology</w:t>
      </w:r>
      <w:r w:rsidRPr="000E7A60">
        <w:rPr>
          <w:rFonts w:cs="Times New Roman"/>
        </w:rPr>
        <w:t>, 22, 1340–1345.</w:t>
      </w:r>
    </w:p>
    <w:p w14:paraId="58D5E1FF" w14:textId="77777777" w:rsidR="000E7A60" w:rsidRPr="000E7A60" w:rsidRDefault="000E7A60" w:rsidP="000E7A60">
      <w:pPr>
        <w:pStyle w:val="Bibliography"/>
        <w:rPr>
          <w:rFonts w:cs="Times New Roman"/>
        </w:rPr>
      </w:pPr>
      <w:r w:rsidRPr="000E7A60">
        <w:rPr>
          <w:rFonts w:cs="Times New Roman"/>
        </w:rPr>
        <w:t xml:space="preserve">Ralphs, T., Mahajan, A., Vigerske, mgalati13, LouHafer, jpfasano, Bulut, A. &amp; anhhz. (2019). </w:t>
      </w:r>
      <w:r w:rsidRPr="000E7A60">
        <w:rPr>
          <w:rFonts w:cs="Times New Roman"/>
          <w:i/>
          <w:iCs/>
        </w:rPr>
        <w:t>coin-or/SYMPHONY: Version 5.6.17</w:t>
      </w:r>
      <w:r w:rsidRPr="000E7A60">
        <w:rPr>
          <w:rFonts w:cs="Times New Roman"/>
        </w:rPr>
        <w:t>. Zenodo.</w:t>
      </w:r>
    </w:p>
    <w:p w14:paraId="204BD3EC" w14:textId="77777777" w:rsidR="000E7A60" w:rsidRPr="000E7A60" w:rsidRDefault="000E7A60" w:rsidP="000E7A60">
      <w:pPr>
        <w:pStyle w:val="Bibliography"/>
        <w:rPr>
          <w:rFonts w:cs="Times New Roman"/>
        </w:rPr>
      </w:pPr>
      <w:r w:rsidRPr="000E7A60">
        <w:rPr>
          <w:rFonts w:cs="Times New Roman"/>
        </w:rPr>
        <w:t>Rodewald, A., Strimas-Mackey, M., Schuster, R. &amp; Arcese, P. (in revision). Avoiding ‘uninformed opportunism’ by understanding the value of biodiversity feature and cost data in conservation prioritization.</w:t>
      </w:r>
    </w:p>
    <w:p w14:paraId="180DC7DF" w14:textId="77777777" w:rsidR="000E7A60" w:rsidRPr="000E7A60" w:rsidRDefault="000E7A60" w:rsidP="000E7A60">
      <w:pPr>
        <w:pStyle w:val="Bibliography"/>
        <w:rPr>
          <w:rFonts w:cs="Times New Roman"/>
        </w:rPr>
      </w:pPr>
      <w:r w:rsidRPr="000E7A60">
        <w:rPr>
          <w:rFonts w:cs="Times New Roman"/>
        </w:rPr>
        <w:t xml:space="preserve">Rodrigues, A.S.L. &amp; Gaston, K.J. (2002). Optimisation in reserve selection procedures—why not? </w:t>
      </w:r>
      <w:r w:rsidRPr="000E7A60">
        <w:rPr>
          <w:rFonts w:cs="Times New Roman"/>
          <w:i/>
          <w:iCs/>
        </w:rPr>
        <w:t>Biological Conservation</w:t>
      </w:r>
      <w:r w:rsidRPr="000E7A60">
        <w:rPr>
          <w:rFonts w:cs="Times New Roman"/>
        </w:rPr>
        <w:t>, 107, 123–129.</w:t>
      </w:r>
    </w:p>
    <w:p w14:paraId="63B98642" w14:textId="77777777" w:rsidR="000E7A60" w:rsidRPr="000E7A60" w:rsidRDefault="000E7A60" w:rsidP="000E7A60">
      <w:pPr>
        <w:pStyle w:val="Bibliography"/>
        <w:rPr>
          <w:rFonts w:cs="Times New Roman"/>
        </w:rPr>
      </w:pPr>
      <w:r w:rsidRPr="000E7A60">
        <w:rPr>
          <w:rFonts w:cs="Times New Roman"/>
        </w:rPr>
        <w:t xml:space="preserve">Runge, C.A., Tulloch, A.I.T., Possingham, H.P., Tulloch, V.J.D. &amp; Fuller, R.A. (2016). Incorporating dynamic distributions into spatial prioritization. </w:t>
      </w:r>
      <w:r w:rsidRPr="000E7A60">
        <w:rPr>
          <w:rFonts w:cs="Times New Roman"/>
          <w:i/>
          <w:iCs/>
        </w:rPr>
        <w:t>Diversity and Distributions</w:t>
      </w:r>
      <w:r w:rsidRPr="000E7A60">
        <w:rPr>
          <w:rFonts w:cs="Times New Roman"/>
        </w:rPr>
        <w:t>, 22, 332–343.</w:t>
      </w:r>
    </w:p>
    <w:p w14:paraId="5F60806B" w14:textId="77777777" w:rsidR="000E7A60" w:rsidRPr="000E7A60" w:rsidRDefault="000E7A60" w:rsidP="000E7A60">
      <w:pPr>
        <w:pStyle w:val="Bibliography"/>
        <w:rPr>
          <w:rFonts w:cs="Times New Roman"/>
          <w:lang w:val="de-AT"/>
        </w:rPr>
      </w:pPr>
      <w:r w:rsidRPr="000E7A60">
        <w:rPr>
          <w:rFonts w:cs="Times New Roman"/>
        </w:rPr>
        <w:lastRenderedPageBreak/>
        <w:t xml:space="preserve">Schuster, R., Martin, T.G. &amp; Arcese, P. (2014). Bird Community Conservation and Carbon Offsets in Western North America. </w:t>
      </w:r>
      <w:r w:rsidRPr="000E7A60">
        <w:rPr>
          <w:rFonts w:cs="Times New Roman"/>
          <w:i/>
          <w:iCs/>
          <w:lang w:val="de-AT"/>
        </w:rPr>
        <w:t>Plos One</w:t>
      </w:r>
      <w:r w:rsidRPr="000E7A60">
        <w:rPr>
          <w:rFonts w:cs="Times New Roman"/>
          <w:lang w:val="de-AT"/>
        </w:rPr>
        <w:t>.</w:t>
      </w:r>
    </w:p>
    <w:p w14:paraId="142B7F09" w14:textId="77777777" w:rsidR="000E7A60" w:rsidRPr="000E7A60" w:rsidRDefault="000E7A60" w:rsidP="000E7A60">
      <w:pPr>
        <w:pStyle w:val="Bibliography"/>
        <w:rPr>
          <w:rFonts w:cs="Times New Roman"/>
        </w:rPr>
      </w:pPr>
      <w:r w:rsidRPr="000E7A60">
        <w:rPr>
          <w:rFonts w:cs="Times New Roman"/>
          <w:lang w:val="de-AT"/>
        </w:rPr>
        <w:t xml:space="preserve">Schuster, R., Wilson, S., Rodewald, A.D., Arcese, P., Fink, D., Auer, T. &amp; Bennett, J.R. (2019). </w:t>
      </w:r>
      <w:r w:rsidRPr="000E7A60">
        <w:rPr>
          <w:rFonts w:cs="Times New Roman"/>
        </w:rPr>
        <w:t xml:space="preserve">Optimizing the conservation of migratory species over their full annual cycle. </w:t>
      </w:r>
      <w:r w:rsidRPr="000E7A60">
        <w:rPr>
          <w:rFonts w:cs="Times New Roman"/>
          <w:i/>
          <w:iCs/>
        </w:rPr>
        <w:t>Nature Communications</w:t>
      </w:r>
      <w:r w:rsidRPr="000E7A60">
        <w:rPr>
          <w:rFonts w:cs="Times New Roman"/>
        </w:rPr>
        <w:t>, 10, 1754.</w:t>
      </w:r>
    </w:p>
    <w:p w14:paraId="63B540E7" w14:textId="77777777" w:rsidR="000E7A60" w:rsidRPr="000E7A60" w:rsidRDefault="000E7A60" w:rsidP="000E7A60">
      <w:pPr>
        <w:pStyle w:val="Bibliography"/>
        <w:rPr>
          <w:rFonts w:cs="Times New Roman"/>
        </w:rPr>
      </w:pPr>
      <w:r w:rsidRPr="000E7A60">
        <w:rPr>
          <w:rFonts w:cs="Times New Roman"/>
        </w:rPr>
        <w:t xml:space="preserve">Schwartz, M.W., Cook, C.N., Pressey, R.L., Pullin, A.S., Runge, M.C., Salafsky, N., Sutherland, W.J. &amp; Williamson, M.A. (2018). Decision Support Frameworks and Tools for Conservation. </w:t>
      </w:r>
      <w:r w:rsidRPr="000E7A60">
        <w:rPr>
          <w:rFonts w:cs="Times New Roman"/>
          <w:i/>
          <w:iCs/>
        </w:rPr>
        <w:t>Conservation Letters</w:t>
      </w:r>
      <w:r w:rsidRPr="000E7A60">
        <w:rPr>
          <w:rFonts w:cs="Times New Roman"/>
        </w:rPr>
        <w:t>, 11, e12385.</w:t>
      </w:r>
    </w:p>
    <w:p w14:paraId="3B87C672" w14:textId="77777777" w:rsidR="000E7A60" w:rsidRPr="000E7A60" w:rsidRDefault="000E7A60" w:rsidP="000E7A60">
      <w:pPr>
        <w:pStyle w:val="Bibliography"/>
        <w:rPr>
          <w:rFonts w:cs="Times New Roman"/>
        </w:rPr>
      </w:pPr>
      <w:r w:rsidRPr="000E7A60">
        <w:rPr>
          <w:rFonts w:cs="Times New Roman"/>
        </w:rPr>
        <w:t xml:space="preserve">Sullivan, B.L., Aycrigg, J.L., Barry, J.H., Bonney, R.E., Bruns, N., Cooper, C.B., Damoulas, T., Dhondt, A.A., Dietterich, T., Farnsworth, A. &amp; others. (2014). The eBird enterprise: an integrated approach to development and application of citizen science. </w:t>
      </w:r>
      <w:r w:rsidRPr="000E7A60">
        <w:rPr>
          <w:rFonts w:cs="Times New Roman"/>
          <w:i/>
          <w:iCs/>
        </w:rPr>
        <w:t>Biological Conservation</w:t>
      </w:r>
      <w:r w:rsidRPr="000E7A60">
        <w:rPr>
          <w:rFonts w:cs="Times New Roman"/>
        </w:rPr>
        <w:t>, 169, 31–40.</w:t>
      </w:r>
    </w:p>
    <w:p w14:paraId="62D4C5CC" w14:textId="77777777" w:rsidR="000E7A60" w:rsidRPr="000E7A60" w:rsidRDefault="000E7A60" w:rsidP="000E7A60">
      <w:pPr>
        <w:pStyle w:val="Bibliography"/>
        <w:rPr>
          <w:rFonts w:cs="Times New Roman"/>
        </w:rPr>
      </w:pPr>
      <w:r w:rsidRPr="000E7A60">
        <w:rPr>
          <w:rFonts w:cs="Times New Roman"/>
        </w:rPr>
        <w:t xml:space="preserve">Underhill, L.G. (1994). Optimal and suboptimal reserve selection algorithms. </w:t>
      </w:r>
      <w:r w:rsidRPr="000E7A60">
        <w:rPr>
          <w:rFonts w:cs="Times New Roman"/>
          <w:i/>
          <w:iCs/>
        </w:rPr>
        <w:t>Biological Conservation</w:t>
      </w:r>
      <w:r w:rsidRPr="000E7A60">
        <w:rPr>
          <w:rFonts w:cs="Times New Roman"/>
        </w:rPr>
        <w:t>, 70, 85–87.</w:t>
      </w:r>
    </w:p>
    <w:p w14:paraId="17B520C4" w14:textId="77777777" w:rsidR="000E7A60" w:rsidRPr="000E7A60" w:rsidRDefault="000E7A60" w:rsidP="000E7A60">
      <w:pPr>
        <w:pStyle w:val="Bibliography"/>
        <w:rPr>
          <w:rFonts w:cs="Times New Roman"/>
        </w:rPr>
      </w:pPr>
      <w:r w:rsidRPr="000E7A60">
        <w:rPr>
          <w:rFonts w:cs="Times New Roman"/>
        </w:rPr>
        <w:t xml:space="preserve">Venter, O., Fuller, R.A., Segan, D.B., Carwardine, J., Brooks, T., Butchart, S.H.M., Marco, M.D., Iwamura, T., Joseph, L., O’Grady, D., Possingham, H.P., Rondinini, C., Smith, R.J., Venter, M. &amp; Watson, J.E.M. (2014). Targeting Global Protected Area Expansion for Imperiled Biodiversity. </w:t>
      </w:r>
      <w:r w:rsidRPr="000E7A60">
        <w:rPr>
          <w:rFonts w:cs="Times New Roman"/>
          <w:i/>
          <w:iCs/>
        </w:rPr>
        <w:t>PLOS Biology</w:t>
      </w:r>
      <w:r w:rsidRPr="000E7A60">
        <w:rPr>
          <w:rFonts w:cs="Times New Roman"/>
        </w:rPr>
        <w:t>, 12, e1001891.</w:t>
      </w:r>
    </w:p>
    <w:p w14:paraId="4386A299" w14:textId="1AB6CA22" w:rsidR="00AD7987" w:rsidRDefault="00AD7987">
      <w:pPr>
        <w:spacing w:after="0" w:line="480" w:lineRule="auto"/>
        <w:rPr>
          <w:rFonts w:cs="Times New Roman"/>
          <w:b/>
          <w:lang w:val="en-CA"/>
        </w:rPr>
      </w:pPr>
      <w:r>
        <w:rPr>
          <w:rFonts w:cs="Times New Roman"/>
          <w:b/>
          <w:lang w:val="en-CA"/>
        </w:rPr>
        <w:fldChar w:fldCharType="end"/>
      </w:r>
      <w:bookmarkEnd w:id="27"/>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89410E1" w:rsidR="0056142A" w:rsidRPr="00840CD7" w:rsidRDefault="00581800">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comparisons. 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w:t>
      </w:r>
      <w:r w:rsidR="001315B3">
        <w:rPr>
          <w:rFonts w:cs="Times New Roman"/>
          <w:lang w:val="en-CA"/>
        </w:rPr>
        <w:t xml:space="preserve">n </w:t>
      </w:r>
      <w:r w:rsidR="00840CD7">
        <w:rPr>
          <w:rFonts w:cs="Times New Roman"/>
          <w:lang w:val="en-CA"/>
        </w:rPr>
        <w:t>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r w:rsidR="00FF73F9">
        <w:rPr>
          <w:rFonts w:cs="Times New Roman"/>
          <w:lang w:val="en-CA"/>
        </w:rPr>
        <w:t xml:space="preserve"> Note that </w:t>
      </w:r>
      <w:proofErr w:type="spellStart"/>
      <w:r w:rsidR="00FF73F9">
        <w:rPr>
          <w:rFonts w:cs="Times New Roman"/>
          <w:lang w:val="en-CA"/>
        </w:rPr>
        <w:t>gurobi</w:t>
      </w:r>
      <w:proofErr w:type="spellEnd"/>
      <w:r w:rsidR="00FF73F9">
        <w:rPr>
          <w:rFonts w:cs="Times New Roman"/>
          <w:lang w:val="en-CA"/>
        </w:rPr>
        <w:t xml:space="preserve"> (red) and </w:t>
      </w:r>
      <w:proofErr w:type="spellStart"/>
      <w:r w:rsidR="00FF73F9">
        <w:rPr>
          <w:rFonts w:cs="Times New Roman"/>
          <w:lang w:val="en-CA"/>
        </w:rPr>
        <w:t>Rsymphony</w:t>
      </w:r>
      <w:proofErr w:type="spellEnd"/>
      <w:r w:rsidR="00FF73F9">
        <w:rPr>
          <w:rFonts w:cs="Times New Roman"/>
          <w:lang w:val="en-CA"/>
        </w:rPr>
        <w:t xml:space="preserve"> (blue) yielded optimal solutions for all target values and so their lines are plotted </w:t>
      </w:r>
      <w:r w:rsidR="00E377D9">
        <w:rPr>
          <w:rFonts w:cs="Times New Roman"/>
          <w:lang w:val="en-CA"/>
        </w:rPr>
        <w:t>exactly</w:t>
      </w:r>
      <w:r w:rsidR="00FF73F9">
        <w:rPr>
          <w:rFonts w:cs="Times New Roman"/>
          <w:lang w:val="en-CA"/>
        </w:rPr>
        <w:t xml:space="preserve"> on top of each </w:t>
      </w:r>
      <w:r w:rsidR="00E377D9">
        <w:rPr>
          <w:rFonts w:cs="Times New Roman"/>
          <w:lang w:val="en-CA"/>
        </w:rPr>
        <w:t>other</w:t>
      </w:r>
      <w:r w:rsidR="00FF73F9">
        <w:rPr>
          <w:rFonts w:cs="Times New Roman"/>
          <w:lang w:val="en-CA"/>
        </w:rPr>
        <w:t>.</w:t>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6BC6A2D2">
            <wp:extent cx="6464853"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464853"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52D5FDE" w14:textId="7D8BA53C" w:rsidR="009C47AE" w:rsidRPr="00840CD7" w:rsidRDefault="00581800" w:rsidP="009C47AE">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9C47AE">
        <w:rPr>
          <w:rFonts w:cs="Times New Roman"/>
          <w:lang w:val="en-CA"/>
        </w:rPr>
        <w:t>Time to solution comparisons</w:t>
      </w:r>
      <w:r w:rsidR="00773ED4">
        <w:rPr>
          <w:rFonts w:cs="Times New Roman"/>
          <w:lang w:val="en-CA"/>
        </w:rPr>
        <w:t xml:space="preserve"> between solvers</w:t>
      </w:r>
      <w:r w:rsidR="009C47AE">
        <w:rPr>
          <w:rFonts w:cs="Times New Roman"/>
          <w:lang w:val="en-CA"/>
        </w:rPr>
        <w:t xml:space="preserve">. </w:t>
      </w:r>
      <w:proofErr w:type="spellStart"/>
      <w:r w:rsidR="009C47AE">
        <w:rPr>
          <w:rFonts w:cs="Times New Roman"/>
          <w:lang w:val="en-CA"/>
        </w:rPr>
        <w:t>Marxan</w:t>
      </w:r>
      <w:proofErr w:type="spellEnd"/>
      <w:r w:rsidR="009C47AE">
        <w:rPr>
          <w:rFonts w:cs="Times New Roman"/>
          <w:lang w:val="en-CA"/>
        </w:rPr>
        <w:t xml:space="preserve"> parameters </w:t>
      </w:r>
      <w:r w:rsidR="007220F5">
        <w:rPr>
          <w:rFonts w:cs="Times New Roman"/>
          <w:lang w:val="en-CA"/>
        </w:rPr>
        <w:t xml:space="preserve">used </w:t>
      </w:r>
      <w:r w:rsidR="009C47AE">
        <w:rPr>
          <w:rFonts w:cs="Times New Roman"/>
          <w:lang w:val="en-CA"/>
        </w:rPr>
        <w:t xml:space="preserve">are: 72 </w:t>
      </w:r>
      <w:r w:rsidR="009C47AE" w:rsidRPr="00840CD7">
        <w:rPr>
          <w:rFonts w:cs="Times New Roman"/>
          <w:lang w:val="en-CA"/>
        </w:rPr>
        <w:t>features</w:t>
      </w:r>
      <w:r w:rsidR="009C47AE">
        <w:rPr>
          <w:rFonts w:cs="Times New Roman"/>
          <w:lang w:val="en-CA"/>
        </w:rPr>
        <w:t xml:space="preserve">, </w:t>
      </w:r>
      <w:r w:rsidR="009C47AE" w:rsidRPr="00840CD7">
        <w:rPr>
          <w:rFonts w:cs="Times New Roman"/>
          <w:lang w:val="en-CA"/>
        </w:rPr>
        <w:t>148</w:t>
      </w:r>
      <w:r w:rsidR="009C47AE">
        <w:rPr>
          <w:rFonts w:cs="Times New Roman"/>
          <w:lang w:val="en-CA"/>
        </w:rPr>
        <w:t>,</w:t>
      </w:r>
      <w:r w:rsidR="009C47AE" w:rsidRPr="00840CD7">
        <w:rPr>
          <w:rFonts w:cs="Times New Roman"/>
          <w:lang w:val="en-CA"/>
        </w:rPr>
        <w:t>510</w:t>
      </w:r>
      <w:r w:rsidR="009C47AE">
        <w:rPr>
          <w:rFonts w:cs="Times New Roman"/>
          <w:lang w:val="en-CA"/>
        </w:rPr>
        <w:t xml:space="preserve"> planning units, 10</w:t>
      </w:r>
      <w:r w:rsidR="009C47AE" w:rsidRPr="00840CD7">
        <w:rPr>
          <w:rFonts w:cs="Times New Roman"/>
          <w:vertAlign w:val="superscript"/>
          <w:lang w:val="en-CA"/>
        </w:rPr>
        <w:t>8</w:t>
      </w:r>
      <w:r w:rsidR="009C47AE">
        <w:rPr>
          <w:rFonts w:cs="Times New Roman"/>
          <w:lang w:val="en-CA"/>
        </w:rPr>
        <w:t xml:space="preserve"> iterations, using mean </w:t>
      </w:r>
      <w:r w:rsidR="00495EDB">
        <w:rPr>
          <w:rFonts w:cs="Times New Roman"/>
          <w:lang w:val="en-CA"/>
        </w:rPr>
        <w:t>time</w:t>
      </w:r>
      <w:r w:rsidR="009C47AE">
        <w:rPr>
          <w:rFonts w:cs="Times New Roman"/>
          <w:lang w:val="en-CA"/>
        </w:rPr>
        <w:t>.</w:t>
      </w:r>
    </w:p>
    <w:p w14:paraId="1FB107E2" w14:textId="172AE6D6" w:rsidR="0056142A" w:rsidRDefault="0056142A">
      <w:pPr>
        <w:widowControl w:val="0"/>
        <w:spacing w:after="0" w:line="480" w:lineRule="auto"/>
        <w:rPr>
          <w:rFonts w:cs="Times New Roman"/>
          <w:b/>
          <w:lang w:val="en-CA"/>
        </w:rPr>
      </w:pPr>
    </w:p>
    <w:p w14:paraId="658824F8" w14:textId="01F5FDBE" w:rsidR="0056142A" w:rsidRDefault="00581800">
      <w:pPr>
        <w:spacing w:after="0" w:line="480" w:lineRule="auto"/>
        <w:rPr>
          <w:rFonts w:cs="Times New Roman"/>
          <w:b/>
          <w:lang w:val="en-CA"/>
        </w:rPr>
      </w:pPr>
      <w:r>
        <w:rPr>
          <w:noProof/>
          <w:lang w:val="en-CA" w:eastAsia="en-CA"/>
        </w:rPr>
        <w:drawing>
          <wp:inline distT="0" distB="0" distL="0" distR="0" wp14:anchorId="2AA807FB" wp14:editId="37B09AC9">
            <wp:extent cx="6482373"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482373" cy="4229100"/>
                    </a:xfrm>
                    <a:prstGeom prst="rect">
                      <a:avLst/>
                    </a:prstGeom>
                  </pic:spPr>
                </pic:pic>
              </a:graphicData>
            </a:graphic>
          </wp:inline>
        </w:drawing>
      </w:r>
    </w:p>
    <w:sectPr w:rsidR="0056142A">
      <w:footerReference w:type="default" r:id="rId18"/>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2EBF49" w14:textId="77777777" w:rsidR="003373E4" w:rsidRDefault="003373E4">
      <w:pPr>
        <w:spacing w:after="0" w:line="240" w:lineRule="auto"/>
      </w:pPr>
      <w:r>
        <w:separator/>
      </w:r>
    </w:p>
  </w:endnote>
  <w:endnote w:type="continuationSeparator" w:id="0">
    <w:p w14:paraId="04C78241" w14:textId="77777777" w:rsidR="003373E4" w:rsidRDefault="003373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Arial"/>
    <w:panose1 w:val="020B0604020202020204"/>
    <w:charset w:val="00"/>
    <w:family w:val="roman"/>
    <w:notTrueType/>
    <w:pitch w:val="variable"/>
    <w:sig w:usb0="00000003" w:usb1="00000000" w:usb2="00000000" w:usb3="00000000" w:csb0="00000001" w:csb1="00000000"/>
  </w:font>
  <w:font w:name="Minion Pro">
    <w:altName w:val="Cambria"/>
    <w:charset w:val="01"/>
    <w:family w:val="roman"/>
    <w:pitch w:val="variable"/>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D235C2" w14:textId="77777777" w:rsidR="003373E4" w:rsidRDefault="003373E4">
      <w:pPr>
        <w:spacing w:after="0" w:line="240" w:lineRule="auto"/>
      </w:pPr>
      <w:r>
        <w:separator/>
      </w:r>
    </w:p>
  </w:footnote>
  <w:footnote w:type="continuationSeparator" w:id="0">
    <w:p w14:paraId="4026927F" w14:textId="77777777" w:rsidR="003373E4" w:rsidRDefault="003373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03A7E"/>
    <w:rsid w:val="00003EF2"/>
    <w:rsid w:val="0001159C"/>
    <w:rsid w:val="00015B69"/>
    <w:rsid w:val="000173AA"/>
    <w:rsid w:val="00026622"/>
    <w:rsid w:val="00041740"/>
    <w:rsid w:val="000449D7"/>
    <w:rsid w:val="000471B5"/>
    <w:rsid w:val="000605B5"/>
    <w:rsid w:val="000638AF"/>
    <w:rsid w:val="0007123A"/>
    <w:rsid w:val="00077CC5"/>
    <w:rsid w:val="00085676"/>
    <w:rsid w:val="00096EE2"/>
    <w:rsid w:val="000E61B4"/>
    <w:rsid w:val="000E7A60"/>
    <w:rsid w:val="000F10F0"/>
    <w:rsid w:val="000F1B1D"/>
    <w:rsid w:val="000F3291"/>
    <w:rsid w:val="000F5875"/>
    <w:rsid w:val="00101B10"/>
    <w:rsid w:val="00102BBF"/>
    <w:rsid w:val="00110512"/>
    <w:rsid w:val="001111E9"/>
    <w:rsid w:val="00122D3C"/>
    <w:rsid w:val="00130497"/>
    <w:rsid w:val="001315B3"/>
    <w:rsid w:val="00132C97"/>
    <w:rsid w:val="00133F0E"/>
    <w:rsid w:val="0013533A"/>
    <w:rsid w:val="00140BFF"/>
    <w:rsid w:val="00143716"/>
    <w:rsid w:val="00145289"/>
    <w:rsid w:val="0014559C"/>
    <w:rsid w:val="00147569"/>
    <w:rsid w:val="001512B6"/>
    <w:rsid w:val="00154707"/>
    <w:rsid w:val="00174479"/>
    <w:rsid w:val="00174807"/>
    <w:rsid w:val="001966A7"/>
    <w:rsid w:val="001B129F"/>
    <w:rsid w:val="001B64F8"/>
    <w:rsid w:val="001E4EF9"/>
    <w:rsid w:val="001F088F"/>
    <w:rsid w:val="001F0CFE"/>
    <w:rsid w:val="0020171C"/>
    <w:rsid w:val="0020384E"/>
    <w:rsid w:val="00205B5E"/>
    <w:rsid w:val="00210322"/>
    <w:rsid w:val="0021322A"/>
    <w:rsid w:val="00220ABB"/>
    <w:rsid w:val="00224607"/>
    <w:rsid w:val="00233156"/>
    <w:rsid w:val="0024023F"/>
    <w:rsid w:val="00242B57"/>
    <w:rsid w:val="00243331"/>
    <w:rsid w:val="00250222"/>
    <w:rsid w:val="00254C4C"/>
    <w:rsid w:val="00257F8A"/>
    <w:rsid w:val="002639E3"/>
    <w:rsid w:val="00270F5E"/>
    <w:rsid w:val="00271D0B"/>
    <w:rsid w:val="00275EC8"/>
    <w:rsid w:val="00291593"/>
    <w:rsid w:val="00293F5A"/>
    <w:rsid w:val="002A3303"/>
    <w:rsid w:val="002C7502"/>
    <w:rsid w:val="002D0EEE"/>
    <w:rsid w:val="002E47A9"/>
    <w:rsid w:val="002E5573"/>
    <w:rsid w:val="002F33F0"/>
    <w:rsid w:val="00303D4F"/>
    <w:rsid w:val="00305307"/>
    <w:rsid w:val="00327013"/>
    <w:rsid w:val="00330F1D"/>
    <w:rsid w:val="003373E4"/>
    <w:rsid w:val="0034473C"/>
    <w:rsid w:val="00350C00"/>
    <w:rsid w:val="0036533B"/>
    <w:rsid w:val="00380218"/>
    <w:rsid w:val="00384DCA"/>
    <w:rsid w:val="00386EB6"/>
    <w:rsid w:val="00393171"/>
    <w:rsid w:val="00395CA0"/>
    <w:rsid w:val="00396E07"/>
    <w:rsid w:val="003A64C3"/>
    <w:rsid w:val="003B09AD"/>
    <w:rsid w:val="003B1976"/>
    <w:rsid w:val="003B30B2"/>
    <w:rsid w:val="003C31EF"/>
    <w:rsid w:val="003C6E4B"/>
    <w:rsid w:val="003E19F5"/>
    <w:rsid w:val="003E5967"/>
    <w:rsid w:val="003F4F5A"/>
    <w:rsid w:val="003F7639"/>
    <w:rsid w:val="00400E83"/>
    <w:rsid w:val="004014E3"/>
    <w:rsid w:val="0041029F"/>
    <w:rsid w:val="00415153"/>
    <w:rsid w:val="004238FD"/>
    <w:rsid w:val="00426C89"/>
    <w:rsid w:val="00431741"/>
    <w:rsid w:val="00441810"/>
    <w:rsid w:val="00457A4F"/>
    <w:rsid w:val="00464E32"/>
    <w:rsid w:val="00470208"/>
    <w:rsid w:val="00474D20"/>
    <w:rsid w:val="00480F4B"/>
    <w:rsid w:val="00487F6A"/>
    <w:rsid w:val="00495EDB"/>
    <w:rsid w:val="00497F03"/>
    <w:rsid w:val="004B4D03"/>
    <w:rsid w:val="004C13C5"/>
    <w:rsid w:val="004D0BA3"/>
    <w:rsid w:val="004D236D"/>
    <w:rsid w:val="004D3C37"/>
    <w:rsid w:val="004D7D5F"/>
    <w:rsid w:val="004E1AD9"/>
    <w:rsid w:val="004E63A5"/>
    <w:rsid w:val="00517C3A"/>
    <w:rsid w:val="0052619A"/>
    <w:rsid w:val="0053468D"/>
    <w:rsid w:val="00540E75"/>
    <w:rsid w:val="005424B9"/>
    <w:rsid w:val="00544E6E"/>
    <w:rsid w:val="00546A00"/>
    <w:rsid w:val="0056020B"/>
    <w:rsid w:val="0056142A"/>
    <w:rsid w:val="005621A1"/>
    <w:rsid w:val="00563E80"/>
    <w:rsid w:val="00565530"/>
    <w:rsid w:val="00572B7C"/>
    <w:rsid w:val="00581800"/>
    <w:rsid w:val="00582693"/>
    <w:rsid w:val="00582D25"/>
    <w:rsid w:val="00584315"/>
    <w:rsid w:val="005851B3"/>
    <w:rsid w:val="00591A97"/>
    <w:rsid w:val="00596AB7"/>
    <w:rsid w:val="005A1B9C"/>
    <w:rsid w:val="005A2BE7"/>
    <w:rsid w:val="005C46DF"/>
    <w:rsid w:val="005C5799"/>
    <w:rsid w:val="005D0D6F"/>
    <w:rsid w:val="005D2B78"/>
    <w:rsid w:val="005D4DA4"/>
    <w:rsid w:val="005F316F"/>
    <w:rsid w:val="005F7629"/>
    <w:rsid w:val="0060353B"/>
    <w:rsid w:val="006035EF"/>
    <w:rsid w:val="006070FF"/>
    <w:rsid w:val="00610022"/>
    <w:rsid w:val="0061779F"/>
    <w:rsid w:val="00627E8F"/>
    <w:rsid w:val="00631025"/>
    <w:rsid w:val="006356FE"/>
    <w:rsid w:val="00637F9E"/>
    <w:rsid w:val="00640FB8"/>
    <w:rsid w:val="0065223B"/>
    <w:rsid w:val="006611AD"/>
    <w:rsid w:val="00661238"/>
    <w:rsid w:val="00663367"/>
    <w:rsid w:val="00664B00"/>
    <w:rsid w:val="00665E42"/>
    <w:rsid w:val="00673156"/>
    <w:rsid w:val="00683182"/>
    <w:rsid w:val="00683B44"/>
    <w:rsid w:val="00694E89"/>
    <w:rsid w:val="006A353E"/>
    <w:rsid w:val="006A4F44"/>
    <w:rsid w:val="006B20D1"/>
    <w:rsid w:val="006C4B67"/>
    <w:rsid w:val="006C559B"/>
    <w:rsid w:val="006D1204"/>
    <w:rsid w:val="006D5602"/>
    <w:rsid w:val="00701CA4"/>
    <w:rsid w:val="007036D9"/>
    <w:rsid w:val="00705E85"/>
    <w:rsid w:val="007220F5"/>
    <w:rsid w:val="007246C0"/>
    <w:rsid w:val="00726D8A"/>
    <w:rsid w:val="00744D35"/>
    <w:rsid w:val="007471B2"/>
    <w:rsid w:val="00751250"/>
    <w:rsid w:val="00751E57"/>
    <w:rsid w:val="007609B2"/>
    <w:rsid w:val="00762FE3"/>
    <w:rsid w:val="0077195E"/>
    <w:rsid w:val="00773ED4"/>
    <w:rsid w:val="00797644"/>
    <w:rsid w:val="007A3717"/>
    <w:rsid w:val="007A393F"/>
    <w:rsid w:val="007C03BB"/>
    <w:rsid w:val="007C112F"/>
    <w:rsid w:val="007C73E0"/>
    <w:rsid w:val="007D41C6"/>
    <w:rsid w:val="007D4871"/>
    <w:rsid w:val="007D4D26"/>
    <w:rsid w:val="007E1B02"/>
    <w:rsid w:val="007E4202"/>
    <w:rsid w:val="007F5AC8"/>
    <w:rsid w:val="0080653E"/>
    <w:rsid w:val="008126D2"/>
    <w:rsid w:val="008178E6"/>
    <w:rsid w:val="008241F9"/>
    <w:rsid w:val="00826463"/>
    <w:rsid w:val="00840CD7"/>
    <w:rsid w:val="0085240D"/>
    <w:rsid w:val="008554D3"/>
    <w:rsid w:val="00857D51"/>
    <w:rsid w:val="00862637"/>
    <w:rsid w:val="00876D12"/>
    <w:rsid w:val="00883232"/>
    <w:rsid w:val="00884627"/>
    <w:rsid w:val="00892812"/>
    <w:rsid w:val="008A343E"/>
    <w:rsid w:val="008A4B83"/>
    <w:rsid w:val="008B693B"/>
    <w:rsid w:val="008C5D4D"/>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1967"/>
    <w:rsid w:val="009324A1"/>
    <w:rsid w:val="009374CE"/>
    <w:rsid w:val="00957028"/>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7089"/>
    <w:rsid w:val="00A105CA"/>
    <w:rsid w:val="00A303DC"/>
    <w:rsid w:val="00A369CD"/>
    <w:rsid w:val="00A4221D"/>
    <w:rsid w:val="00A47BB2"/>
    <w:rsid w:val="00A47DBE"/>
    <w:rsid w:val="00A64045"/>
    <w:rsid w:val="00A64EFD"/>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B033D0"/>
    <w:rsid w:val="00B231E3"/>
    <w:rsid w:val="00B37CB6"/>
    <w:rsid w:val="00B46843"/>
    <w:rsid w:val="00B6245A"/>
    <w:rsid w:val="00B65D14"/>
    <w:rsid w:val="00B71928"/>
    <w:rsid w:val="00B750A9"/>
    <w:rsid w:val="00B8603A"/>
    <w:rsid w:val="00B94ED1"/>
    <w:rsid w:val="00BA362E"/>
    <w:rsid w:val="00BB75DF"/>
    <w:rsid w:val="00BE00C5"/>
    <w:rsid w:val="00BE271C"/>
    <w:rsid w:val="00BE65EA"/>
    <w:rsid w:val="00BF0AF0"/>
    <w:rsid w:val="00BF29B9"/>
    <w:rsid w:val="00BF6346"/>
    <w:rsid w:val="00BF75FE"/>
    <w:rsid w:val="00C020D6"/>
    <w:rsid w:val="00C13F21"/>
    <w:rsid w:val="00C25268"/>
    <w:rsid w:val="00C4000A"/>
    <w:rsid w:val="00C5321A"/>
    <w:rsid w:val="00C63EAB"/>
    <w:rsid w:val="00C80D58"/>
    <w:rsid w:val="00C84440"/>
    <w:rsid w:val="00C94128"/>
    <w:rsid w:val="00C9460A"/>
    <w:rsid w:val="00CA04EF"/>
    <w:rsid w:val="00CA114C"/>
    <w:rsid w:val="00CA44BE"/>
    <w:rsid w:val="00CA7003"/>
    <w:rsid w:val="00CB2600"/>
    <w:rsid w:val="00CC3519"/>
    <w:rsid w:val="00CC476D"/>
    <w:rsid w:val="00CD0F4A"/>
    <w:rsid w:val="00CE0FCB"/>
    <w:rsid w:val="00CE3949"/>
    <w:rsid w:val="00CF0525"/>
    <w:rsid w:val="00D07213"/>
    <w:rsid w:val="00D10D87"/>
    <w:rsid w:val="00D11E62"/>
    <w:rsid w:val="00D147E2"/>
    <w:rsid w:val="00D15C49"/>
    <w:rsid w:val="00D4175C"/>
    <w:rsid w:val="00D571D8"/>
    <w:rsid w:val="00D5799D"/>
    <w:rsid w:val="00D63CE5"/>
    <w:rsid w:val="00D6440F"/>
    <w:rsid w:val="00D7380F"/>
    <w:rsid w:val="00D744E5"/>
    <w:rsid w:val="00D749EF"/>
    <w:rsid w:val="00D75B1B"/>
    <w:rsid w:val="00D770AF"/>
    <w:rsid w:val="00D8571D"/>
    <w:rsid w:val="00D870A1"/>
    <w:rsid w:val="00D97C44"/>
    <w:rsid w:val="00DA19DB"/>
    <w:rsid w:val="00DA484B"/>
    <w:rsid w:val="00DB2D3C"/>
    <w:rsid w:val="00DB3FA4"/>
    <w:rsid w:val="00DC23B3"/>
    <w:rsid w:val="00DC28ED"/>
    <w:rsid w:val="00DC69AF"/>
    <w:rsid w:val="00DD1BEC"/>
    <w:rsid w:val="00DD2C01"/>
    <w:rsid w:val="00DD442E"/>
    <w:rsid w:val="00DE0C6C"/>
    <w:rsid w:val="00DE4D34"/>
    <w:rsid w:val="00DF122B"/>
    <w:rsid w:val="00E00B95"/>
    <w:rsid w:val="00E135FF"/>
    <w:rsid w:val="00E13E1A"/>
    <w:rsid w:val="00E17AA8"/>
    <w:rsid w:val="00E205BA"/>
    <w:rsid w:val="00E2182D"/>
    <w:rsid w:val="00E264F8"/>
    <w:rsid w:val="00E348E9"/>
    <w:rsid w:val="00E34D23"/>
    <w:rsid w:val="00E377D9"/>
    <w:rsid w:val="00E400C4"/>
    <w:rsid w:val="00E5103D"/>
    <w:rsid w:val="00E51938"/>
    <w:rsid w:val="00E548E4"/>
    <w:rsid w:val="00E6464C"/>
    <w:rsid w:val="00E678F4"/>
    <w:rsid w:val="00E72982"/>
    <w:rsid w:val="00E72F12"/>
    <w:rsid w:val="00E77B0A"/>
    <w:rsid w:val="00E80DEF"/>
    <w:rsid w:val="00E81092"/>
    <w:rsid w:val="00E82B4C"/>
    <w:rsid w:val="00E93913"/>
    <w:rsid w:val="00E971B5"/>
    <w:rsid w:val="00EA1742"/>
    <w:rsid w:val="00EA6609"/>
    <w:rsid w:val="00EB2C1F"/>
    <w:rsid w:val="00EB71CA"/>
    <w:rsid w:val="00ED2AAB"/>
    <w:rsid w:val="00ED62FF"/>
    <w:rsid w:val="00ED7199"/>
    <w:rsid w:val="00EE55F3"/>
    <w:rsid w:val="00EE7A5A"/>
    <w:rsid w:val="00EF042C"/>
    <w:rsid w:val="00EF5DA8"/>
    <w:rsid w:val="00F3536B"/>
    <w:rsid w:val="00F4143F"/>
    <w:rsid w:val="00F62B7C"/>
    <w:rsid w:val="00F73D7C"/>
    <w:rsid w:val="00F80A81"/>
    <w:rsid w:val="00F84D11"/>
    <w:rsid w:val="00F916C5"/>
    <w:rsid w:val="00F9277B"/>
    <w:rsid w:val="00F92AB4"/>
    <w:rsid w:val="00F97006"/>
    <w:rsid w:val="00FA2170"/>
    <w:rsid w:val="00FA59B3"/>
    <w:rsid w:val="00FB60D3"/>
    <w:rsid w:val="00FF4271"/>
    <w:rsid w:val="00FF73F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881483558">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 w:id="2093306372">
      <w:bodyDiv w:val="1"/>
      <w:marLeft w:val="0"/>
      <w:marRight w:val="0"/>
      <w:marTop w:val="0"/>
      <w:marBottom w:val="0"/>
      <w:divBdr>
        <w:top w:val="none" w:sz="0" w:space="0" w:color="auto"/>
        <w:left w:val="none" w:sz="0" w:space="0" w:color="auto"/>
        <w:bottom w:val="none" w:sz="0" w:space="0" w:color="auto"/>
        <w:right w:val="none" w:sz="0" w:space="0" w:color="auto"/>
      </w:divBdr>
      <w:divsChild>
        <w:div w:id="2106026465">
          <w:marLeft w:val="0"/>
          <w:marRight w:val="0"/>
          <w:marTop w:val="0"/>
          <w:marBottom w:val="0"/>
          <w:divBdr>
            <w:top w:val="none" w:sz="0" w:space="0" w:color="auto"/>
            <w:left w:val="none" w:sz="0" w:space="0" w:color="auto"/>
            <w:bottom w:val="none" w:sz="0" w:space="0" w:color="auto"/>
            <w:right w:val="none" w:sz="0" w:space="0" w:color="auto"/>
          </w:divBdr>
          <w:divsChild>
            <w:div w:id="143886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hyperlink" Target="https://depts.washington.edu/wagis/projects/parcels/"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ebird.org/ebird/data/download"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phBennett@cunet.carleton.ca" TargetMode="External"/><Relationship Id="rId5" Type="http://schemas.openxmlformats.org/officeDocument/2006/relationships/webSettings" Target="webSettings.xml"/><Relationship Id="rId15" Type="http://schemas.openxmlformats.org/officeDocument/2006/relationships/hyperlink" Target="https://osf.io/my8pc/?view_only=eaf7a8aff8314dd789f1873053fae27a" TargetMode="External"/><Relationship Id="rId10" Type="http://schemas.openxmlformats.org/officeDocument/2006/relationships/hyperlink" Target="mailto:mes335@cornell.edu"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effrey.hanson@uqconnect.edu.au" TargetMode="External"/><Relationship Id="rId14" Type="http://schemas.openxmlformats.org/officeDocument/2006/relationships/hyperlink" Target="https://osf.io/my8pc/?view_only=eaf7a8aff8314dd789f1873053fae27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6B9811-3CCD-42D3-8438-8DFDDA061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19</Pages>
  <Words>13244</Words>
  <Characters>75492</Characters>
  <Application>Microsoft Office Word</Application>
  <DocSecurity>0</DocSecurity>
  <Lines>629</Lines>
  <Paragraphs>177</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8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94</cp:revision>
  <cp:lastPrinted>2018-11-07T17:00:00Z</cp:lastPrinted>
  <dcterms:created xsi:type="dcterms:W3CDTF">2019-05-30T17:41:00Z</dcterms:created>
  <dcterms:modified xsi:type="dcterms:W3CDTF">2019-06-01T02:55: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aVMuXepO"/&gt;&lt;style id="http://www.zotero.org/styles/conservation-letters" hasBibliography="1" bibliographyStyleHasBeenSet="1"/&gt;&lt;prefs&gt;&lt;pref name="fieldType" value="Field"/&gt;&lt;/prefs&gt;&lt;/data&gt;</vt:lpwstr>
  </property>
</Properties>
</file>